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FE3D9F" w:rsidRDefault="00E56EE1" w:rsidP="00FE3D9F">
      <w:pPr>
        <w:pStyle w:val="Title"/>
      </w:pPr>
      <w:r w:rsidRPr="00FE3D9F">
        <w:t>Cross-sectional association between blood cholesterol and calcium levels in genetically diverse strains of mice.</w:t>
      </w:r>
    </w:p>
    <w:p w14:paraId="291656A3" w14:textId="7B926249" w:rsidR="00E56EE1" w:rsidRDefault="00E56EE1" w:rsidP="00E56EE1"/>
    <w:p w14:paraId="74AA53BD" w14:textId="223E066A" w:rsidR="00FE3D9F" w:rsidRDefault="00FE3D9F" w:rsidP="00E56EE1">
      <w:r>
        <w:rPr>
          <w:b/>
        </w:rPr>
        <w:t xml:space="preserve">Short Title: </w:t>
      </w:r>
      <w:r>
        <w:t>Calcium and cholesterol in DO mice</w:t>
      </w:r>
    </w:p>
    <w:p w14:paraId="4088C6E8" w14:textId="77777777" w:rsidR="00FE3D9F" w:rsidRPr="00FE3D9F" w:rsidRDefault="00FE3D9F" w:rsidP="00E56EE1"/>
    <w:p w14:paraId="39D17FB5" w14:textId="2ED749DD" w:rsidR="00E56EE1" w:rsidRDefault="00546A2E" w:rsidP="00E56EE1">
      <w:pPr>
        <w:rPr>
          <w:vertAlign w:val="superscript"/>
        </w:rPr>
      </w:pPr>
      <w:r w:rsidRPr="00546A2E">
        <w:rPr>
          <w:b/>
        </w:rPr>
        <w:t>Authors</w:t>
      </w:r>
      <w:r>
        <w:t xml:space="preserve">: </w:t>
      </w:r>
      <w:r w:rsidR="00E56EE1">
        <w:t>Cody M. Cousineau</w:t>
      </w:r>
      <w:r w:rsidR="00E56EE1" w:rsidRPr="00E56EE1">
        <w:rPr>
          <w:vertAlign w:val="superscript"/>
        </w:rPr>
        <w:t>1</w:t>
      </w:r>
      <w:r w:rsidR="00E56EE1">
        <w:t xml:space="preserve">, </w:t>
      </w:r>
      <w:proofErr w:type="spellStart"/>
      <w:r w:rsidR="00E56EE1">
        <w:t>Kaelin</w:t>
      </w:r>
      <w:proofErr w:type="spellEnd"/>
      <w:r w:rsidR="00E56EE1">
        <w:t xml:space="preserve"> Loftus</w:t>
      </w:r>
      <w:r w:rsidR="00E56EE1" w:rsidRPr="00E56EE1">
        <w:rPr>
          <w:vertAlign w:val="superscript"/>
        </w:rPr>
        <w:t>1</w:t>
      </w:r>
      <w:r w:rsidR="00E56EE1">
        <w:t xml:space="preserve">, Gary </w:t>
      </w:r>
      <w:r w:rsidR="009F5D1E">
        <w:t>A.</w:t>
      </w:r>
      <w:r w:rsidR="00E56EE1">
        <w:t xml:space="preserve"> Churchill</w:t>
      </w:r>
      <w:r w:rsidR="00E56EE1" w:rsidRPr="00E56EE1">
        <w:rPr>
          <w:vertAlign w:val="superscript"/>
        </w:rPr>
        <w:t>2</w:t>
      </w:r>
      <w:r w:rsidR="00E56EE1">
        <w:t xml:space="preserve"> and Dave Bridges</w:t>
      </w:r>
      <w:r w:rsidR="00E56EE1" w:rsidRPr="00E56EE1">
        <w:rPr>
          <w:vertAlign w:val="superscript"/>
        </w:rPr>
        <w:t>1</w:t>
      </w:r>
      <w:r w:rsidR="00E56EE1">
        <w:rPr>
          <w:vertAlign w:val="superscript"/>
        </w:rPr>
        <w:t>*</w:t>
      </w:r>
    </w:p>
    <w:p w14:paraId="64842979" w14:textId="1E8AC14D" w:rsidR="00E56EE1" w:rsidRDefault="00E56EE1" w:rsidP="00E56EE1"/>
    <w:p w14:paraId="4C26647D" w14:textId="4863F77B" w:rsidR="00E56EE1" w:rsidRDefault="00E56EE1" w:rsidP="00E56EE1">
      <w:r w:rsidRPr="00E56EE1">
        <w:rPr>
          <w:vertAlign w:val="superscript"/>
        </w:rPr>
        <w:t>1</w:t>
      </w:r>
      <w:r>
        <w:t>Department of Nutritional Sciences, University of Michigan School of Public Health</w:t>
      </w:r>
    </w:p>
    <w:p w14:paraId="27389B6F" w14:textId="53111CF0" w:rsidR="00E56EE1" w:rsidRDefault="00E56EE1" w:rsidP="00E56EE1">
      <w:r w:rsidRPr="00E56EE1">
        <w:rPr>
          <w:vertAlign w:val="superscript"/>
        </w:rPr>
        <w:t>2</w:t>
      </w:r>
      <w:r>
        <w:t>The Jackson Laborator</w:t>
      </w:r>
      <w:r w:rsidR="009F5D1E">
        <w:t>y</w:t>
      </w:r>
    </w:p>
    <w:p w14:paraId="73509473" w14:textId="28F8B07A" w:rsidR="00E56EE1" w:rsidRDefault="00E56EE1" w:rsidP="00E56EE1">
      <w:r w:rsidRPr="00E56EE1">
        <w:rPr>
          <w:vertAlign w:val="superscript"/>
        </w:rPr>
        <w:t>*</w:t>
      </w:r>
      <w:r>
        <w:t xml:space="preserve">To whom correspondence should be addressed: </w:t>
      </w:r>
      <w:hyperlink r:id="rId5" w:history="1">
        <w:r w:rsidR="00546A2E" w:rsidRPr="00715762">
          <w:rPr>
            <w:rStyle w:val="Hyperlink"/>
          </w:rPr>
          <w:t>davebrid@umich.edu</w:t>
        </w:r>
      </w:hyperlink>
    </w:p>
    <w:p w14:paraId="2F4808C2" w14:textId="67970CEA" w:rsidR="00546A2E" w:rsidRDefault="00546A2E" w:rsidP="00E56EE1"/>
    <w:p w14:paraId="28D7499F" w14:textId="5C30FA61" w:rsidR="00546A2E" w:rsidRDefault="00546A2E" w:rsidP="00E56EE1">
      <w:r w:rsidRPr="00546A2E">
        <w:rPr>
          <w:b/>
        </w:rPr>
        <w:t>Keywords</w:t>
      </w:r>
      <w:r>
        <w:t>: Cholesterol, Calcium, Diversity Outbred, Cross-Sectional</w:t>
      </w:r>
    </w:p>
    <w:p w14:paraId="5E023CDE" w14:textId="16E6047E" w:rsidR="00107DAE" w:rsidRDefault="00107DAE" w:rsidP="00E56EE1"/>
    <w:p w14:paraId="11470236" w14:textId="77777777" w:rsidR="00107DAE" w:rsidRDefault="00107DAE" w:rsidP="00E56EE1"/>
    <w:p w14:paraId="622F10A4" w14:textId="77777777" w:rsidR="00546A2E" w:rsidRDefault="00546A2E">
      <w:r>
        <w:br w:type="page"/>
      </w:r>
    </w:p>
    <w:p w14:paraId="0802C2C4" w14:textId="7037D5EA" w:rsidR="003B394D" w:rsidRDefault="003B394D" w:rsidP="00E50DC1">
      <w:pPr>
        <w:pStyle w:val="Heading1"/>
      </w:pPr>
      <w:r>
        <w:lastRenderedPageBreak/>
        <w:t>Abstract</w:t>
      </w:r>
    </w:p>
    <w:p w14:paraId="6C60CB62" w14:textId="4C25887B" w:rsidR="001340B0" w:rsidRDefault="00FE3D9F" w:rsidP="00FE3D9F">
      <w:bookmarkStart w:id="0" w:name="_GoBack"/>
      <w:r>
        <w:t xml:space="preserve">Genetically diverse outbred mice </w:t>
      </w:r>
      <w:r w:rsidR="001E2CDF">
        <w:t xml:space="preserve">enable </w:t>
      </w:r>
      <w:r>
        <w:t xml:space="preserve">the study of genetic variation in the context of high dietary and environmental control.  Using a machine learning </w:t>
      </w:r>
      <w:r w:rsidR="001E2CDF">
        <w:t>approach,</w:t>
      </w:r>
      <w:r>
        <w:t xml:space="preserve"> we investigated clinical and morphometric factors that associate with serum cholesterol levels in </w:t>
      </w:r>
      <w:r w:rsidR="009F5D1E">
        <w:t xml:space="preserve">840 </w:t>
      </w:r>
      <w:r>
        <w:t xml:space="preserve">genetically unique mice of both sexes, and on both a control chow and high fat high sucrose diet.  We find expected elevations of cholesterol in male mice, those with elevated serum triglycerides and/or fed a high fat high sucrose diet. The third strongest predictor was serum calcium which correlated with serum cholesterol across both diets and sexes (r=0.39-0.48).  This is in-line with several human cohort studies which show associations between calcium and cholesterol, and calcium as an independent predictor of cardiovascular events.  </w:t>
      </w:r>
    </w:p>
    <w:bookmarkEnd w:id="0"/>
    <w:p w14:paraId="52BBAC17" w14:textId="77777777" w:rsidR="001340B0" w:rsidRDefault="001340B0">
      <w:r>
        <w:br w:type="page"/>
      </w:r>
    </w:p>
    <w:p w14:paraId="12E4A8A8" w14:textId="6FE2990E" w:rsidR="003B394D" w:rsidRDefault="003B394D" w:rsidP="00E50DC1">
      <w:pPr>
        <w:pStyle w:val="Heading1"/>
      </w:pPr>
      <w:r>
        <w:lastRenderedPageBreak/>
        <w:t>Introduction</w:t>
      </w:r>
    </w:p>
    <w:p w14:paraId="492984C3" w14:textId="3CEF8BB2" w:rsidR="003B394D" w:rsidRDefault="00A53691" w:rsidP="00A53691">
      <w:r>
        <w:t xml:space="preserve">Elevated blood cholesterol, particularly in the forms of atherogenic LDL particles are </w:t>
      </w:r>
      <w:r w:rsidR="008C11CC">
        <w:t xml:space="preserve">causal of cardiovascular disease, the major cause of death in Western societies </w:t>
      </w:r>
      <w:r w:rsidR="008C11CC">
        <w:fldChar w:fldCharType="begin"/>
      </w:r>
      <w:r w:rsidR="008C11CC">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fldChar w:fldCharType="separate"/>
      </w:r>
      <w:r w:rsidR="008C11CC">
        <w:rPr>
          <w:noProof/>
        </w:rPr>
        <w:t>[1]</w:t>
      </w:r>
      <w:r w:rsidR="008C11CC">
        <w:fldChar w:fldCharType="end"/>
      </w:r>
      <w:r w:rsidR="008C11CC">
        <w:t xml:space="preserve">.  Cholesterol levels in humans vary widely depending on multiple factors including genetics, diet and other lifestyle factors, with genetics and lifestyle each contributing roughly equally to cardiovascular disease risk </w:t>
      </w:r>
      <w:r w:rsidR="008C11CC">
        <w:fldChar w:fldCharType="begin"/>
      </w:r>
      <w:r w:rsidR="008C11CC">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fldChar w:fldCharType="separate"/>
      </w:r>
      <w:r w:rsidR="008C11CC">
        <w:rPr>
          <w:noProof/>
        </w:rPr>
        <w:t>[2]</w:t>
      </w:r>
      <w:r w:rsidR="008C11CC">
        <w:fldChar w:fldCharType="end"/>
      </w:r>
      <w:r w:rsidR="008C11CC">
        <w:t xml:space="preserve">.  </w:t>
      </w:r>
    </w:p>
    <w:p w14:paraId="4CCEF551" w14:textId="3AA61378" w:rsidR="008C11CC" w:rsidRDefault="008C11CC" w:rsidP="00A53691"/>
    <w:p w14:paraId="6A799B86" w14:textId="2839D48F" w:rsidR="008C11CC" w:rsidRDefault="008C11CC" w:rsidP="00A53691">
      <w:r>
        <w:t xml:space="preserve">Human genetics has led to a sophisticated understanding of how cholesterol synthesis and excretion is regulated, and how this varies between individuals and diets </w:t>
      </w:r>
      <w:r>
        <w:fldChar w:fldCharType="begin"/>
      </w:r>
      <w: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fldChar w:fldCharType="separate"/>
      </w:r>
      <w:r>
        <w:rPr>
          <w:noProof/>
        </w:rPr>
        <w:t>[3]</w:t>
      </w:r>
      <w:r>
        <w:fldChar w:fldCharType="end"/>
      </w:r>
      <w:r>
        <w:t xml:space="preserve">.  Understanding complex genetic traits like cholesterol is a challenge in human studies where diet and lifestyle data is subject to substantial instrument error.  Here genetically diverse panels of mice, where the diet and environment </w:t>
      </w:r>
      <w:r w:rsidR="00FA2FC4">
        <w:t>are</w:t>
      </w:r>
      <w:r>
        <w:t xml:space="preserve"> tightly controlled, and genetics </w:t>
      </w:r>
      <w:r w:rsidR="00FA2FC4">
        <w:t xml:space="preserve">can be well defined can provide solutions.  Among several resources, the Diversity Outbred </w:t>
      </w:r>
      <w:r w:rsidR="00FA2FC4">
        <w:fldChar w:fldCharType="begin"/>
      </w:r>
      <w:r w:rsidR="00FA2FC4">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fldChar w:fldCharType="separate"/>
      </w:r>
      <w:r w:rsidR="00FA2FC4">
        <w:rPr>
          <w:noProof/>
        </w:rPr>
        <w:t>[4]</w:t>
      </w:r>
      <w:r w:rsidR="00FA2FC4">
        <w:fldChar w:fldCharType="end"/>
      </w:r>
      <w:r w:rsidR="00FA2FC4">
        <w:t xml:space="preserve"> and UM-HET3 </w:t>
      </w:r>
      <w:r w:rsidR="00FA2FC4">
        <w:fldChar w:fldCharType="begin"/>
      </w:r>
      <w:r w:rsidR="00FA2FC4">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fldChar w:fldCharType="separate"/>
      </w:r>
      <w:r w:rsidR="00FA2FC4">
        <w:rPr>
          <w:noProof/>
        </w:rPr>
        <w:t>[5]</w:t>
      </w:r>
      <w:r w:rsidR="00FA2FC4">
        <w:fldChar w:fldCharType="end"/>
      </w:r>
      <w:r w:rsidR="00FA2FC4">
        <w:t xml:space="preserve"> mice represent genetically diverse outbred populations, while the Collaborative Cross </w:t>
      </w:r>
      <w:r w:rsidR="00FA2FC4">
        <w:fldChar w:fldCharType="begin"/>
      </w:r>
      <w:r w:rsidR="00FA2FC4">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fldChar w:fldCharType="separate"/>
      </w:r>
      <w:r w:rsidR="00FA2FC4">
        <w:rPr>
          <w:noProof/>
        </w:rPr>
        <w:t>[6]</w:t>
      </w:r>
      <w:r w:rsidR="00FA2FC4">
        <w:fldChar w:fldCharType="end"/>
      </w:r>
      <w:r w:rsidR="00FA2FC4">
        <w:t xml:space="preserve"> and BXD </w:t>
      </w:r>
      <w:r w:rsidR="00FA2FC4">
        <w:fldChar w:fldCharType="begin"/>
      </w:r>
      <w:r w:rsidR="00FA2FC4">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fldChar w:fldCharType="separate"/>
      </w:r>
      <w:r w:rsidR="00FA2FC4">
        <w:rPr>
          <w:noProof/>
        </w:rPr>
        <w:t>[7]</w:t>
      </w:r>
      <w:r w:rsidR="00FA2FC4">
        <w:fldChar w:fldCharType="end"/>
      </w:r>
      <w:r w:rsidR="00FA2FC4">
        <w:t xml:space="preserve"> resources provide data on recombinant inbred mice.  Collectively these resources are valuable tools to understand complex traits such as cholesterol.</w:t>
      </w:r>
    </w:p>
    <w:p w14:paraId="649ECC13" w14:textId="77777777" w:rsidR="008C11CC" w:rsidRDefault="008C11CC" w:rsidP="00A53691"/>
    <w:p w14:paraId="1045C3C7" w14:textId="50332FE4" w:rsidR="008C11CC" w:rsidRDefault="008C11CC" w:rsidP="00A53691">
      <w: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t>are</w:t>
      </w:r>
      <w:r>
        <w:t xml:space="preserve"> strong predictors of cholesterol levels in these mice</w:t>
      </w:r>
      <w:r w:rsidR="00FA2FC4">
        <w:t>, but also that even with high dietary control serum calcium provides and independent correlate of serum cholesterol levels</w:t>
      </w:r>
      <w:r>
        <w:t>.</w:t>
      </w:r>
    </w:p>
    <w:p w14:paraId="0BC6AA7E" w14:textId="52A3417A" w:rsidR="003B394D" w:rsidRDefault="003B394D" w:rsidP="00E50DC1">
      <w:pPr>
        <w:pStyle w:val="Heading1"/>
      </w:pPr>
      <w:r>
        <w:t>Methods</w:t>
      </w:r>
    </w:p>
    <w:p w14:paraId="2842536E" w14:textId="77777777" w:rsidR="007014BD" w:rsidRDefault="007014BD" w:rsidP="00E50DC1">
      <w:pPr>
        <w:pStyle w:val="Heading2"/>
      </w:pPr>
    </w:p>
    <w:p w14:paraId="0693A46D" w14:textId="5C404274" w:rsidR="003B394D" w:rsidRDefault="003B394D" w:rsidP="00E50DC1">
      <w:pPr>
        <w:pStyle w:val="Heading2"/>
      </w:pPr>
      <w:r>
        <w:t>Diversity Outbred Data</w:t>
      </w:r>
    </w:p>
    <w:p w14:paraId="084A4CB0" w14:textId="600248D8" w:rsidR="00111D61" w:rsidRPr="00111D61" w:rsidRDefault="003B394D" w:rsidP="00A2404E">
      <w:r>
        <w:t xml:space="preserve">The phenotype data </w:t>
      </w:r>
      <w:r w:rsidR="0071130A">
        <w:t xml:space="preserve">for diversity outbred mice </w:t>
      </w:r>
      <w:r w:rsidR="00A2404E" w:rsidRPr="00A2404E">
        <w:t xml:space="preserve">(RRID:IMSR_JAX:009376) </w:t>
      </w:r>
      <w:r w:rsidR="0071130A">
        <w:t xml:space="preserve">contains data on </w:t>
      </w:r>
      <w:r w:rsidR="0012187C">
        <w:t>840</w:t>
      </w:r>
      <w:r w:rsidR="0071130A">
        <w:t xml:space="preserve"> mice from the diversity outbred collection of both sexes</w:t>
      </w:r>
      <w:r w:rsidR="00BC2D63">
        <w:t xml:space="preserve"> </w:t>
      </w:r>
      <w:r w:rsidR="00BC2D63">
        <w:fldChar w:fldCharType="begin"/>
      </w:r>
      <w:r w:rsidR="0012187C">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fldChar w:fldCharType="separate"/>
      </w:r>
      <w:r w:rsidR="0012187C">
        <w:rPr>
          <w:noProof/>
        </w:rPr>
        <w:t>[8]</w:t>
      </w:r>
      <w:r w:rsidR="00BC2D63">
        <w:fldChar w:fldCharType="end"/>
      </w:r>
      <w:r w:rsidR="0071130A">
        <w:t xml:space="preserve">.  The </w:t>
      </w:r>
      <w:r w:rsidR="00BC2D63">
        <w:t>dataset</w:t>
      </w:r>
      <w:r w:rsidR="0071130A">
        <w:t xml:space="preserve"> includes at data for </w:t>
      </w:r>
      <w:r w:rsidR="00812A40" w:rsidRPr="00111D61">
        <w:t xml:space="preserve">162 </w:t>
      </w:r>
      <w:r w:rsidR="0071130A">
        <w:t xml:space="preserve">phenotypes, measured once, </w:t>
      </w:r>
      <w:r w:rsidR="000A008F">
        <w:t>twice</w:t>
      </w:r>
      <w:r w:rsidR="0071130A">
        <w:t>, or weekly in the case of body weights.  At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xml:space="preserve">; </w:t>
      </w:r>
      <w:proofErr w:type="spellStart"/>
      <w:r w:rsidR="00BC2D63">
        <w:t>LabDiet</w:t>
      </w:r>
      <w:proofErr w:type="spellEnd"/>
      <w:r w:rsidR="00BC2D63">
        <w:t xml:space="preserve"> 5K52</w:t>
      </w:r>
      <w:r w:rsidR="0012187C">
        <w:t>)</w:t>
      </w:r>
      <w:r w:rsidR="0071130A">
        <w:t>.</w:t>
      </w:r>
      <w:r w:rsidR="001651F4" w:rsidRPr="001651F4">
        <w:t xml:space="preserve"> </w:t>
      </w:r>
      <w:r w:rsidR="001651F4">
        <w:t>In the final dataset there were 22</w:t>
      </w:r>
      <w:r w:rsidR="0012187C">
        <w:t>5</w:t>
      </w:r>
      <w:r w:rsidR="001651F4">
        <w:t xml:space="preserve"> female mice on NCD, </w:t>
      </w:r>
      <w:r w:rsidR="0012187C">
        <w:t>224</w:t>
      </w:r>
      <w:r w:rsidR="001651F4">
        <w:t xml:space="preserve"> male mice on NCD, </w:t>
      </w:r>
      <w:r w:rsidR="0012187C">
        <w:t>198</w:t>
      </w:r>
      <w:r w:rsidR="001651F4">
        <w:t xml:space="preserve"> female mice on HFHS, and </w:t>
      </w:r>
      <w:r w:rsidR="0012187C">
        <w:t>193</w:t>
      </w:r>
      <w:r w:rsidR="001651F4">
        <w:t xml:space="preserve"> male mice on HFHS</w:t>
      </w:r>
      <w:r w:rsidR="001651F4" w:rsidRPr="00111D61">
        <w:t>.</w:t>
      </w:r>
      <w:r w:rsidR="00724665" w:rsidRPr="00111D61">
        <w:t xml:space="preserve">  </w:t>
      </w:r>
      <w:r w:rsidR="00111D61" w:rsidRPr="00111D61">
        <w:t>Cholesterol, triglycerides, and calcium were quantified in plasma using the</w:t>
      </w:r>
      <w:r w:rsidR="00111D61" w:rsidRPr="00D12B98">
        <w:t xml:space="preserve"> Beckman </w:t>
      </w:r>
      <w:proofErr w:type="spellStart"/>
      <w:r w:rsidR="00111D61" w:rsidRPr="00D12B98">
        <w:t>Synchron</w:t>
      </w:r>
      <w:proofErr w:type="spellEnd"/>
      <w:r w:rsidR="00111D61" w:rsidRPr="00D12B98">
        <w:t xml:space="preserve"> DXC600Pro Clinical chemistry analyzer. Body composition by dual x-ray </w:t>
      </w:r>
      <w:proofErr w:type="spellStart"/>
      <w:r w:rsidR="00111D61" w:rsidRPr="00D12B98">
        <w:t>absorbitrometry</w:t>
      </w:r>
      <w:proofErr w:type="spellEnd"/>
      <w:r w:rsidR="00111D61" w:rsidRPr="00D12B98">
        <w:t xml:space="preserve"> (DEXA) on Lunar </w:t>
      </w:r>
      <w:proofErr w:type="spellStart"/>
      <w:r w:rsidR="00111D61" w:rsidRPr="00D12B98">
        <w:t>PIXImus</w:t>
      </w:r>
      <w:proofErr w:type="spellEnd"/>
      <w:r w:rsidR="00111D61" w:rsidRPr="00D12B98">
        <w:t xml:space="preserve"> densitometer (GE Medical Systems).  </w:t>
      </w:r>
      <w:r w:rsidR="00111D61" w:rsidRPr="00111D61">
        <w:t xml:space="preserve">Additional details in </w:t>
      </w:r>
      <w:r w:rsidR="0012187C">
        <w:fldChar w:fldCharType="begin"/>
      </w:r>
      <w:r w:rsidR="0012187C">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fldChar w:fldCharType="separate"/>
      </w:r>
      <w:r w:rsidR="0012187C">
        <w:rPr>
          <w:noProof/>
        </w:rPr>
        <w:t>[9]</w:t>
      </w:r>
      <w:r w:rsidR="0012187C">
        <w:fldChar w:fldCharType="end"/>
      </w:r>
    </w:p>
    <w:p w14:paraId="707017FF" w14:textId="77777777" w:rsidR="009A106A" w:rsidRDefault="009A106A" w:rsidP="00E50DC1">
      <w:pPr>
        <w:pStyle w:val="Heading2"/>
      </w:pPr>
    </w:p>
    <w:p w14:paraId="2B38693D" w14:textId="54A8F29B" w:rsidR="00A8356A" w:rsidRDefault="00A8356A" w:rsidP="00E50DC1">
      <w:pPr>
        <w:pStyle w:val="Heading2"/>
      </w:pPr>
      <w:r>
        <w:t>BXD Data</w:t>
      </w:r>
    </w:p>
    <w:p w14:paraId="0388F302" w14:textId="7860BDC7" w:rsidR="00A8356A" w:rsidRPr="009A106A" w:rsidRDefault="00A8356A" w:rsidP="009A106A">
      <w:pPr>
        <w:rPr>
          <w:rFonts w:ascii="Arial" w:hAnsi="Arial" w:cs="Arial"/>
          <w:color w:val="585F69"/>
          <w:sz w:val="27"/>
          <w:szCs w:val="27"/>
        </w:rPr>
      </w:pPr>
      <w:r>
        <w:t xml:space="preserve">Calcium and cholesterol levels from male and female BXD were described in </w:t>
      </w:r>
      <w:r>
        <w:fldChar w:fldCharType="begin"/>
      </w:r>
      <w:r w:rsidR="00FA2FC4">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rPr>
          <w:noProof/>
        </w:rPr>
        <w:t>[10]</w:t>
      </w:r>
      <w:r>
        <w:fldChar w:fldCharType="end"/>
      </w:r>
      <w:r>
        <w:t xml:space="preserve">.  These data were downloaded from </w:t>
      </w:r>
      <w:proofErr w:type="spellStart"/>
      <w:r>
        <w:t>GeneNetwork</w:t>
      </w:r>
      <w:proofErr w:type="spellEnd"/>
      <w:r>
        <w:t xml:space="preserve"> (</w:t>
      </w:r>
      <w:hyperlink r:id="rId6" w:history="1">
        <w:r w:rsidRPr="00C61AAC">
          <w:rPr>
            <w:rStyle w:val="Hyperlink"/>
          </w:rPr>
          <w:t>http://www.genenetwork.org/</w:t>
        </w:r>
      </w:hyperlink>
      <w:r>
        <w:t xml:space="preserve">) </w:t>
      </w:r>
      <w:r>
        <w:fldChar w:fldCharType="begin"/>
      </w:r>
      <w:r w:rsidR="00FA2FC4">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FA2FC4">
        <w:rPr>
          <w:noProof/>
        </w:rPr>
        <w:t>[11,12]</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9A106A">
        <w:t xml:space="preserve">; </w:t>
      </w:r>
      <w:proofErr w:type="gramStart"/>
      <w:r w:rsidR="009A106A" w:rsidRPr="009A106A">
        <w:t>RRID:MGI</w:t>
      </w:r>
      <w:proofErr w:type="gramEnd"/>
      <w:r w:rsidR="009A106A" w:rsidRPr="009A106A">
        <w:t>:2164899</w:t>
      </w:r>
      <w:r w:rsidR="00C94146">
        <w:t>)</w:t>
      </w:r>
      <w:r w:rsidR="00415101">
        <w:t>.</w:t>
      </w:r>
      <w:r w:rsidR="00C94146">
        <w:t xml:space="preserve">  </w:t>
      </w:r>
      <w:r w:rsidR="0061059B">
        <w:t>These mice were maintained on a chow diet (</w:t>
      </w:r>
      <w:r w:rsidR="00194B8A">
        <w:t xml:space="preserve">SAFE; D04) </w:t>
      </w:r>
      <w:r w:rsidR="009A106A">
        <w:t>with</w:t>
      </w:r>
      <w:r w:rsidR="00194B8A">
        <w:t xml:space="preserve">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E50DC1">
      <w:pPr>
        <w:pStyle w:val="Heading2"/>
      </w:pPr>
      <w:r>
        <w:lastRenderedPageBreak/>
        <w:t>Statistics</w:t>
      </w:r>
    </w:p>
    <w:p w14:paraId="652E0F4D" w14:textId="5D816C75" w:rsidR="003B394D" w:rsidRDefault="001C5E79" w:rsidP="00E50DC1">
      <w:r>
        <w:t>All statistical analyses were performed using R version 4.2.0</w:t>
      </w:r>
      <w:r w:rsidR="009B2FF9">
        <w:t xml:space="preserve"> </w:t>
      </w:r>
      <w:r w:rsidR="009B2FF9">
        <w:fldChar w:fldCharType="begin"/>
      </w:r>
      <w:r w:rsidR="00FA2FC4">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FA2FC4">
        <w:rPr>
          <w:noProof/>
        </w:rPr>
        <w:t>[13]</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t>.</w:t>
      </w:r>
      <w:r w:rsidR="009516D5">
        <w:t xml:space="preserve">  Summarized data is reported as mean +/- standard error of the mean.  </w:t>
      </w:r>
      <w:r w:rsidR="0048783D">
        <w:t xml:space="preserve">For all comparisons sex was first tested as a modifier, and then as a covariat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FA2FC4">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FA2FC4">
        <w:rPr>
          <w:noProof/>
        </w:rPr>
        <w:t>[14]</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9516D5">
        <w:t xml:space="preserve">Statistical significance was set at an alpha of 0.05.  All data and reproducible code </w:t>
      </w:r>
      <w:r w:rsidR="00C13CA6">
        <w:t>are</w:t>
      </w:r>
      <w:r w:rsidR="009516D5">
        <w:t xml:space="preserve"> available for this manuscript at </w:t>
      </w:r>
      <w:hyperlink r:id="rId7" w:history="1">
        <w:r w:rsidR="009516D5" w:rsidRPr="009516D5">
          <w:rPr>
            <w:rStyle w:val="Hyperlink"/>
          </w:rPr>
          <w:t>https://github.com/BridgesLab/PrecisionNutrition</w:t>
        </w:r>
      </w:hyperlink>
      <w:r w:rsidR="009B2FF9">
        <w:t>.</w:t>
      </w:r>
    </w:p>
    <w:p w14:paraId="333CC5D6" w14:textId="27A1C469" w:rsidR="000C06E4" w:rsidRDefault="003B394D" w:rsidP="00E50DC1">
      <w:pPr>
        <w:pStyle w:val="Heading1"/>
      </w:pPr>
      <w:r>
        <w:t>Results</w:t>
      </w:r>
    </w:p>
    <w:p w14:paraId="03F8B130" w14:textId="76B22506" w:rsidR="006416DA" w:rsidRDefault="006416DA" w:rsidP="006416DA"/>
    <w:p w14:paraId="2B4345ED" w14:textId="36E1E53C" w:rsidR="006416DA" w:rsidRPr="006416DA" w:rsidRDefault="006416DA" w:rsidP="00E50DC1">
      <w:pPr>
        <w:pStyle w:val="Heading2"/>
      </w:pPr>
      <w:r>
        <w:t>Diversity outbred mice exhibit diet and sex dependent variation in cholesterol levels</w:t>
      </w:r>
    </w:p>
    <w:p w14:paraId="27F927C7" w14:textId="2F0550CE"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w:t>
      </w:r>
      <w:r w:rsidR="00D12B98">
        <w:t>74</w:t>
      </w:r>
      <w:r w:rsidR="00EA279D">
        <w:t xml:space="preserve">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w:t>
      </w:r>
      <w:r w:rsidR="00D12B98">
        <w:t>7</w:t>
      </w:r>
      <w:r w:rsidR="000B2E8A">
        <w:t xml:space="preserve"> +/- </w:t>
      </w:r>
      <w:r w:rsidR="0079698D">
        <w:t>2.0</w:t>
      </w:r>
      <w:r w:rsidR="000B2E8A">
        <w:t xml:space="preserve"> mg/</w:t>
      </w:r>
      <w:proofErr w:type="spellStart"/>
      <w:r w:rsidR="000B2E8A">
        <w:t>dL</w:t>
      </w:r>
      <w:proofErr w:type="spellEnd"/>
      <w:r w:rsidR="000B2E8A">
        <w:t>, p=</w:t>
      </w:r>
      <w:r w:rsidR="00D12B98">
        <w:t>1.4</w:t>
      </w:r>
      <w:r w:rsidR="000B2E8A">
        <w:t xml:space="preserve"> x 10</w:t>
      </w:r>
      <w:r w:rsidR="000B2E8A" w:rsidRPr="000B2E8A">
        <w:rPr>
          <w:vertAlign w:val="superscript"/>
        </w:rPr>
        <w:t>-</w:t>
      </w:r>
      <w:r w:rsidR="0079698D">
        <w:rPr>
          <w:vertAlign w:val="superscript"/>
        </w:rPr>
        <w:t>5</w:t>
      </w:r>
      <w:r w:rsidR="00D12B98">
        <w:rPr>
          <w:vertAlign w:val="superscript"/>
        </w:rPr>
        <w:t>6</w:t>
      </w:r>
      <w:r w:rsidR="0048783D">
        <w:t>)</w:t>
      </w:r>
      <w:r w:rsidR="004E1E43">
        <w:t>, and male sex</w:t>
      </w:r>
      <w:r w:rsidR="00E60FD3">
        <w:t xml:space="preserve"> </w:t>
      </w:r>
      <w:r w:rsidR="000B2E8A">
        <w:t>(</w:t>
      </w:r>
      <w:r w:rsidR="00D12B98">
        <w:t>16.9</w:t>
      </w:r>
      <w:r w:rsidR="000B2E8A">
        <w:t xml:space="preserve"> +/- </w:t>
      </w:r>
      <w:r w:rsidR="0079698D">
        <w:t xml:space="preserve">2.0 </w:t>
      </w:r>
      <w:r w:rsidR="000B2E8A">
        <w:t>mg/</w:t>
      </w:r>
      <w:proofErr w:type="spellStart"/>
      <w:r w:rsidR="000B2E8A">
        <w:t>dL</w:t>
      </w:r>
      <w:proofErr w:type="spellEnd"/>
      <w:r w:rsidR="000B2E8A">
        <w:t>, p=</w:t>
      </w:r>
      <w:r w:rsidR="00D12B98">
        <w:t xml:space="preserve">3.0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w:t>
      </w:r>
      <w:r w:rsidR="00D12B98">
        <w:t>36</w:t>
      </w:r>
      <w:r w:rsidR="001C5E79">
        <w:t>)</w:t>
      </w:r>
      <w:r w:rsidR="000B2E8A">
        <w:t>.</w:t>
      </w:r>
    </w:p>
    <w:p w14:paraId="41458826" w14:textId="4112D2B8" w:rsidR="00C13CA6" w:rsidRDefault="00C13CA6" w:rsidP="000B2E8A"/>
    <w:p w14:paraId="0A2AAFA5" w14:textId="0CC3C92B" w:rsidR="006416DA" w:rsidRDefault="006416DA" w:rsidP="00E50DC1">
      <w:pPr>
        <w:pStyle w:val="Heading2"/>
      </w:pPr>
      <w:r>
        <w:t>Diet, triglycerides and calcium associate with cholesterol levels.</w:t>
      </w:r>
    </w:p>
    <w:p w14:paraId="3FB484E8" w14:textId="0FF55584"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B).</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w:t>
      </w:r>
      <w:r w:rsidR="0079698D">
        <w:t xml:space="preserve">was </w:t>
      </w:r>
      <w:r w:rsidR="008210DC">
        <w:t>the fourth (Figure 1B)</w:t>
      </w:r>
      <w:r w:rsidR="006416DA">
        <w:t>.</w:t>
      </w:r>
    </w:p>
    <w:p w14:paraId="6084EB93" w14:textId="664E5F8F" w:rsidR="00EE6647" w:rsidRDefault="00EE6647" w:rsidP="000B2E8A"/>
    <w:p w14:paraId="682CA0A8" w14:textId="66AE6B80"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w:t>
      </w:r>
      <w:proofErr w:type="spellStart"/>
      <w:r w:rsidR="00614900">
        <w:t>dL</w:t>
      </w:r>
      <w:proofErr w:type="spellEnd"/>
      <w:r w:rsidR="00614900">
        <w:t xml:space="preserve"> increase in triglycerides was associated with a 17.</w:t>
      </w:r>
      <w:r w:rsidR="001A6324">
        <w:t>7</w:t>
      </w:r>
      <w:r w:rsidR="00614900">
        <w:t xml:space="preserve"> +/- 1.7 mg/</w:t>
      </w:r>
      <w:proofErr w:type="spellStart"/>
      <w:r w:rsidR="00614900">
        <w:t>dL</w:t>
      </w:r>
      <w:proofErr w:type="spellEnd"/>
      <w:r w:rsidR="00614900">
        <w:t xml:space="preserve"> elevation in cholesterol (p=</w:t>
      </w:r>
      <w:r w:rsidR="001A6324">
        <w:t>3.8</w:t>
      </w:r>
      <w:r w:rsidR="00614900">
        <w:t xml:space="preserve"> x 10</w:t>
      </w:r>
      <w:r w:rsidR="00614900" w:rsidRPr="00614900">
        <w:rPr>
          <w:vertAlign w:val="superscript"/>
        </w:rPr>
        <w:t>-2</w:t>
      </w:r>
      <w:r w:rsidR="001A6324">
        <w:rPr>
          <w:vertAlign w:val="superscript"/>
        </w:rPr>
        <w:t>4</w:t>
      </w:r>
      <w:r w:rsidR="009D2910">
        <w:t>, Figure 2A)</w:t>
      </w:r>
      <w:r w:rsidR="00614900">
        <w:t>.</w:t>
      </w:r>
      <w:r w:rsidR="009D2910">
        <w:t xml:space="preserve">  </w:t>
      </w:r>
    </w:p>
    <w:p w14:paraId="3AA743B3" w14:textId="77777777" w:rsidR="009D2910" w:rsidRDefault="009D2910" w:rsidP="000B2E8A"/>
    <w:p w14:paraId="0635A5E7" w14:textId="713996A0" w:rsidR="00E52D5C" w:rsidRDefault="009D2910" w:rsidP="000B2E8A">
      <w:r>
        <w:t>The strong cross-sectional</w:t>
      </w:r>
      <w:r w:rsidR="00EB4B45">
        <w:t xml:space="preserve"> </w:t>
      </w:r>
      <w:r>
        <w:t>association of calcium with cholesterol was not predicted by our research team. As shown in Figure 2B</w:t>
      </w:r>
      <w:r w:rsidR="00E87222">
        <w:t xml:space="preserve"> and Table 1</w:t>
      </w:r>
      <w:r>
        <w:t>, after adjusting for diet and sex, a one mg/</w:t>
      </w:r>
      <w:proofErr w:type="spellStart"/>
      <w:r>
        <w:t>dL</w:t>
      </w:r>
      <w:proofErr w:type="spellEnd"/>
      <w:r>
        <w:t xml:space="preserve"> increase in calcium is associated with a </w:t>
      </w:r>
      <w:r w:rsidR="00A07221">
        <w:t>12.7</w:t>
      </w:r>
      <w:r>
        <w:t xml:space="preserve"> +/- </w:t>
      </w:r>
      <w:r w:rsidR="00A07221">
        <w:t>0.8</w:t>
      </w:r>
      <w:r>
        <w:t xml:space="preserve"> mg/</w:t>
      </w:r>
      <w:proofErr w:type="spellStart"/>
      <w:r>
        <w:t>dL</w:t>
      </w:r>
      <w:proofErr w:type="spellEnd"/>
      <w:r>
        <w:t xml:space="preserve"> increase in cholesterol (p=</w:t>
      </w:r>
      <w:r w:rsidR="00A07221">
        <w:t>3.0 x 10</w:t>
      </w:r>
      <w:r w:rsidR="00A07221" w:rsidRPr="00A07221">
        <w:rPr>
          <w:vertAlign w:val="superscript"/>
        </w:rPr>
        <w:t>-43</w:t>
      </w:r>
      <w:r w:rsidR="00A07221">
        <w:t>)</w:t>
      </w:r>
      <w:r>
        <w:t>.</w:t>
      </w:r>
      <w:r w:rsidR="00EE6647">
        <w:t xml:space="preserve"> </w:t>
      </w:r>
      <w:r w:rsidR="000530ED">
        <w:t>Linear models predicting serum cholesterol including sex and diet, and calcium as covariates had an adjusted R</w:t>
      </w:r>
      <w:r w:rsidR="000530ED" w:rsidRPr="000530ED">
        <w:rPr>
          <w:vertAlign w:val="superscript"/>
        </w:rPr>
        <w:t>2</w:t>
      </w:r>
      <w:r w:rsidR="000530ED">
        <w:t xml:space="preserve"> of 0.45</w:t>
      </w:r>
      <w:r w:rsidR="000650FC">
        <w:t xml:space="preserve"> with a partial effect size of 0.22</w:t>
      </w:r>
      <w:r w:rsidR="000625F9">
        <w:t xml:space="preserve"> for serum calcium</w:t>
      </w:r>
      <w:r w:rsidR="000650FC">
        <w:t xml:space="preserve">. </w:t>
      </w:r>
      <w:r w:rsidR="000530ED">
        <w:t xml:space="preserve"> </w:t>
      </w:r>
      <w:r w:rsidR="00D24431">
        <w:t>We performed 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xml:space="preserve">, each of which had a p-value of less than </w:t>
      </w:r>
      <w:r w:rsidR="001A6324">
        <w:t>2</w:t>
      </w:r>
      <w:r w:rsidR="00414CEB">
        <w:t>.2 x 10</w:t>
      </w:r>
      <w:r w:rsidR="00414CEB" w:rsidRPr="00414CEB">
        <w:rPr>
          <w:vertAlign w:val="superscript"/>
        </w:rPr>
        <w:t>-7</w:t>
      </w:r>
      <w:r w:rsidR="00414CEB">
        <w:t xml:space="preserve">).  </w:t>
      </w:r>
    </w:p>
    <w:p w14:paraId="1924D8A4" w14:textId="77777777" w:rsidR="00E52D5C" w:rsidRDefault="00E52D5C" w:rsidP="000B2E8A"/>
    <w:p w14:paraId="6774991C" w14:textId="7E929D91" w:rsidR="001D0F83" w:rsidRDefault="008D5B9F" w:rsidP="000B2E8A">
      <w:r>
        <w:lastRenderedPageBreak/>
        <w:t xml:space="preserve">To externally test these findings, we evaluated a distinct dataset of genetically diverse mice, the BXD mouse collection.  In </w:t>
      </w:r>
      <w:r w:rsidR="00A45CB6">
        <w:t>a secondary data analysis using data in</w:t>
      </w:r>
      <w:r>
        <w:t xml:space="preserve"> </w:t>
      </w:r>
      <w:r>
        <w:fldChar w:fldCharType="begin"/>
      </w:r>
      <w:r w:rsidR="00FA2FC4">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rPr>
          <w:noProof/>
        </w:rPr>
        <w:t>[10]</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w:t>
      </w:r>
      <w:proofErr w:type="spellStart"/>
      <w:r>
        <w:t>dL</w:t>
      </w:r>
      <w:proofErr w:type="spellEnd"/>
      <w:r>
        <w:t xml:space="preserve"> increase in cholesterol was observed for every 1 mg/</w:t>
      </w:r>
      <w:proofErr w:type="spellStart"/>
      <w:r>
        <w:t>dL</w:t>
      </w:r>
      <w:proofErr w:type="spellEnd"/>
      <w:r>
        <w:t xml:space="preserve"> increase in calcium</w:t>
      </w:r>
      <w:r w:rsidR="00BF3BE7">
        <w:t xml:space="preserve"> (p=0.005)</w:t>
      </w:r>
      <w:r>
        <w:t>.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r w:rsidR="00CD1A8A">
        <w:t>, likely due to the relatively small number of female strains</w:t>
      </w:r>
      <w:r>
        <w:t>)</w:t>
      </w:r>
      <w:r w:rsidR="00CD1A8A">
        <w:t>.</w:t>
      </w:r>
    </w:p>
    <w:p w14:paraId="72F44ECE" w14:textId="77777777" w:rsidR="001D0F83" w:rsidRDefault="001D0F83" w:rsidP="000B2E8A"/>
    <w:p w14:paraId="67B4E623" w14:textId="2F127A8B" w:rsidR="00EE6647" w:rsidRPr="00414CEB" w:rsidRDefault="007014BD" w:rsidP="000B2E8A">
      <w:r>
        <w:t>In the diversity outbred mice, s</w:t>
      </w:r>
      <w:r w:rsidR="009C47AD">
        <w:t xml:space="preserve">erum calcium levels are </w:t>
      </w:r>
      <w:r>
        <w:t>not significantly altered</w:t>
      </w:r>
      <w:r w:rsidR="009C47AD">
        <w:t xml:space="preserve"> by sex (p=0.5</w:t>
      </w:r>
      <w:r w:rsidR="002074A7">
        <w:t>9</w:t>
      </w:r>
      <w:r w:rsidR="009C47AD">
        <w:t>), and only modestly increased by HFHS diets (0.3</w:t>
      </w:r>
      <w:r w:rsidR="002074A7">
        <w:t>0</w:t>
      </w:r>
      <w:r w:rsidR="009C47AD">
        <w:t xml:space="preserve"> +/- 0.07 mg/</w:t>
      </w:r>
      <w:proofErr w:type="spellStart"/>
      <w:r w:rsidR="009C47AD">
        <w:t>dL</w:t>
      </w:r>
      <w:proofErr w:type="spellEnd"/>
      <w:r w:rsidR="009C47AD">
        <w:t>; p=</w:t>
      </w:r>
      <w:r w:rsidR="002074A7">
        <w:t>5.1</w:t>
      </w:r>
      <w:r w:rsidR="009C47AD">
        <w:t xml:space="preserve"> x 10</w:t>
      </w:r>
      <w:r w:rsidR="009C47AD" w:rsidRPr="00305805">
        <w:rPr>
          <w:vertAlign w:val="superscript"/>
        </w:rPr>
        <w:t>-5</w:t>
      </w:r>
      <w:r w:rsidR="009C47AD">
        <w:t xml:space="preserve">; Supplementary Figure 2A).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remodeling, we tested whether bone mineral </w:t>
      </w:r>
      <w:r w:rsidR="001D0F83">
        <w:t xml:space="preserve">content and </w:t>
      </w:r>
      <w:r w:rsidR="00414CEB">
        <w:t>density in these mice was associated with cholesterol levels.</w:t>
      </w:r>
      <w:r w:rsidR="001D0F83">
        <w:t xml:space="preserve">  As shown in Supplementary Figure 2</w:t>
      </w:r>
      <w:r w:rsidR="00724665">
        <w:t>B</w:t>
      </w:r>
      <w:r w:rsidR="001D0F83">
        <w:t xml:space="preserve"> and </w:t>
      </w:r>
      <w:r w:rsidR="00724665">
        <w:t>C</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0.9</w:t>
      </w:r>
      <w:r w:rsidR="002074A7">
        <w:t>3</w:t>
      </w:r>
      <w:r w:rsidR="00724665">
        <w:t xml:space="preserve"> and </w:t>
      </w:r>
      <w:r w:rsidR="001D0F83">
        <w:t>0.</w:t>
      </w:r>
      <w:r w:rsidR="002074A7">
        <w:t>90</w:t>
      </w:r>
      <w:r w:rsidR="00724665">
        <w:t xml:space="preserve"> respectively)</w:t>
      </w:r>
      <w:r w:rsidR="009C47AD">
        <w:t xml:space="preserve"> in the diversity outbred dataset</w:t>
      </w:r>
      <w:r w:rsidR="00724665">
        <w:t>.</w:t>
      </w:r>
    </w:p>
    <w:p w14:paraId="77E1BE56" w14:textId="2A4FDFC8" w:rsidR="009D2910" w:rsidRDefault="009D2910" w:rsidP="000B2E8A"/>
    <w:p w14:paraId="5548BCEB" w14:textId="3DEDFBA5" w:rsidR="009D2910" w:rsidRDefault="009D2910" w:rsidP="00E50DC1">
      <w:pPr>
        <w:pStyle w:val="Heading1"/>
      </w:pPr>
      <w:r>
        <w:t>Discussion</w:t>
      </w:r>
    </w:p>
    <w:p w14:paraId="6DDBAB1A" w14:textId="23B440D2" w:rsidR="009D2910" w:rsidRDefault="009D2910" w:rsidP="000B2E8A"/>
    <w:p w14:paraId="1BBE3905" w14:textId="72EF989B" w:rsidR="002F7AF7" w:rsidRDefault="00E86175" w:rsidP="000B2E8A">
      <w:r>
        <w:t xml:space="preserve">In this study we report an association between calcium and cholesterol in </w:t>
      </w:r>
      <w:r w:rsidR="002F7AF7">
        <w:t>two distinct mouse datasets</w:t>
      </w:r>
      <w:r w:rsidR="00B66305">
        <w:t xml:space="preserve">.  </w:t>
      </w:r>
      <w:r w:rsidR="008B0A52">
        <w:t>This relationship was similar across both sexes and over both normal chow and obesogenic high fat, high sucrose diet</w:t>
      </w:r>
      <w:r w:rsidR="002F7AF7">
        <w:t>s</w:t>
      </w:r>
      <w:r w:rsidR="008B0A52">
        <w:t xml:space="preserve">.  </w:t>
      </w:r>
      <w:r w:rsidR="00C21E70">
        <w:t>The novel association between calcium and cholesterol</w:t>
      </w:r>
      <w:r w:rsidR="009A1515">
        <w:t xml:space="preserve"> study is strengthened by </w:t>
      </w:r>
      <w:r w:rsidR="00C21E70">
        <w:t xml:space="preserve">the expected findings that cholesterol is elevated in mice of male sex, with high triglycerides and fed HFHS diets.  </w:t>
      </w:r>
      <w:r w:rsidR="000C4958">
        <w:t xml:space="preserve">The finding that this association is largely independent of sex, </w:t>
      </w:r>
      <w:r w:rsidR="00F34566">
        <w:t>diets or triglyceride levels suggests that serum calcium may represent a novel biomarker of dysfunctional cholesterol homeostasis and may point to novel mechanisms by which cholesterol could be controlled.</w:t>
      </w:r>
    </w:p>
    <w:p w14:paraId="2E00D0F8" w14:textId="77777777" w:rsidR="002F7AF7" w:rsidRDefault="002F7AF7" w:rsidP="000B2E8A"/>
    <w:p w14:paraId="52875CE6" w14:textId="45AD0CEE" w:rsidR="00B66305" w:rsidRDefault="00F34566" w:rsidP="000B2E8A">
      <w:r>
        <w:t>To our knowledge this is the first demonstration of an association between serum calcium and cholesterol in rodents.  That being said, several</w:t>
      </w:r>
      <w:r w:rsidR="000C4958">
        <w:t xml:space="preserve"> large cross-sectional studies have consistently demonstrated a correlation between serum calcium and cholesterol in multiple populations </w:t>
      </w:r>
      <w:r w:rsidR="000C4958">
        <w:fldChar w:fldCharType="begin"/>
      </w:r>
      <w:r w:rsidR="00FA2FC4">
        <w:instrText xml:space="preserve"> ADDIN ZOTERO_ITEM CSL_CITATION {"citationID":"aGj0eeYz","properties":{"formattedCitation":"[15\\uc0\\u8211{}28]","plainCitation":"[15–28]","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fldChar w:fldCharType="separate"/>
      </w:r>
      <w:r w:rsidR="00FA2FC4" w:rsidRPr="00FA2FC4">
        <w:t>[15–28]</w:t>
      </w:r>
      <w:r w:rsidR="000C4958">
        <w:fldChar w:fldCharType="end"/>
      </w:r>
      <w:r w:rsidR="000C4958">
        <w:t>.</w:t>
      </w:r>
      <w:r>
        <w:t xml:space="preserve">  </w:t>
      </w:r>
      <w:r w:rsidR="00E52E9B">
        <w:t>In addition</w:t>
      </w:r>
      <w:r>
        <w:t xml:space="preserve">, calcium is also an </w:t>
      </w:r>
      <w:r w:rsidR="00A015D7">
        <w:t>longitudinal</w:t>
      </w:r>
      <w:r>
        <w:t xml:space="preserve"> predictor of cardiovascular events in humans </w:t>
      </w:r>
      <w:r w:rsidR="00A015D7">
        <w:t xml:space="preserve">independent of BMI or blood pressure </w:t>
      </w:r>
      <w:r>
        <w:fldChar w:fldCharType="begin"/>
      </w:r>
      <w:r w:rsidR="00FA2FC4">
        <w:instrText xml:space="preserve"> ADDIN ZOTERO_ITEM CSL_CITATION {"citationID":"klZUBUTV","properties":{"formattedCitation":"[17,28\\uc0\\u8211{}34]","plainCitation":"[17,28–34]","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fldChar w:fldCharType="separate"/>
      </w:r>
      <w:r w:rsidR="00FA2FC4" w:rsidRPr="00FA2FC4">
        <w:t>[17,28–34]</w:t>
      </w:r>
      <w:r>
        <w:fldChar w:fldCharType="end"/>
      </w:r>
      <w:r>
        <w:t>.</w:t>
      </w:r>
    </w:p>
    <w:p w14:paraId="31D6BB17" w14:textId="15D43C06" w:rsidR="0004237E" w:rsidRDefault="0004237E" w:rsidP="000B2E8A"/>
    <w:p w14:paraId="7F87B43A" w14:textId="31EC7262" w:rsidR="005D3422" w:rsidRDefault="0068342C" w:rsidP="000B2E8A">
      <w:r>
        <w:t xml:space="preserve">The present study does not speak to the directionality of this association, but there are some hints in the literature.  </w:t>
      </w:r>
      <w:r w:rsidR="004541AB">
        <w:t xml:space="preserve">A meta-analysis by demonstrates a 31% increased risk of myocardial infarction in patients with calcium supplementing with calcium compared to placebo </w:t>
      </w:r>
      <w:r w:rsidR="004541AB">
        <w:fldChar w:fldCharType="begin"/>
      </w:r>
      <w:r w:rsidR="004541AB">
        <w:instrText xml:space="preserve"> ADDIN ZOTERO_ITEM CSL_CITATION {"citationID":"SSYNaUcT","properties":{"formattedCitation":"[35]","plainCitation":"[35]","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fldChar w:fldCharType="separate"/>
      </w:r>
      <w:r w:rsidR="004541AB">
        <w:rPr>
          <w:noProof/>
        </w:rPr>
        <w:t>[35]</w:t>
      </w:r>
      <w:r w:rsidR="004541AB">
        <w:fldChar w:fldCharType="end"/>
      </w:r>
      <w:r w:rsidR="004541AB">
        <w:t xml:space="preserve">. </w:t>
      </w:r>
      <w:r>
        <w:t>Patients</w:t>
      </w:r>
      <w:r w:rsidR="0004237E">
        <w:t xml:space="preserve"> with primary hyperparathyroidism have elevated parathyroid hormone and calcium</w:t>
      </w:r>
      <w:r w:rsidR="005F3B22">
        <w:t xml:space="preserve"> levels and </w:t>
      </w:r>
      <w:r w:rsidR="00FC3EF2">
        <w:t>are an interesting population to examine</w:t>
      </w:r>
      <w:r w:rsidR="005F3B22">
        <w:t xml:space="preserve">.  </w:t>
      </w:r>
      <w:r w:rsidR="00DA3158">
        <w:t>The results of</w:t>
      </w:r>
      <w:r w:rsidR="005F3B22">
        <w:t xml:space="preserve"> case-control studies </w:t>
      </w:r>
      <w:r w:rsidR="00DA3158">
        <w:t>evaluating cholesterol levels are mixed</w:t>
      </w:r>
      <w:r w:rsidR="00FC3EF2">
        <w:t xml:space="preserve"> and there is limited evidence that PTH causes elevated cholesterol levels</w:t>
      </w:r>
      <w:r w:rsidR="00DA3158">
        <w:t xml:space="preserve">. </w:t>
      </w:r>
      <w:r w:rsidR="00C74ADA">
        <w:t>While</w:t>
      </w:r>
      <w:r w:rsidR="00DA3158">
        <w:t xml:space="preserve"> reports </w:t>
      </w:r>
      <w:r w:rsidR="005F3B22">
        <w:t>show that these patients also have</w:t>
      </w:r>
      <w:r w:rsidR="0004237E">
        <w:t xml:space="preserve"> </w:t>
      </w:r>
      <w:r w:rsidR="005F3B22">
        <w:t xml:space="preserve">significantly </w:t>
      </w:r>
      <w:r w:rsidR="0004237E">
        <w:t>elevated total and</w:t>
      </w:r>
      <w:r w:rsidR="005F3B22">
        <w:t>/or</w:t>
      </w:r>
      <w:r w:rsidR="0004237E">
        <w:t xml:space="preserve"> LDL-cholesterol </w:t>
      </w:r>
      <w:r w:rsidR="0004237E">
        <w:fldChar w:fldCharType="begin"/>
      </w:r>
      <w:r w:rsidR="004541AB">
        <w:instrText xml:space="preserve"> ADDIN ZOTERO_ITEM CSL_CITATION {"citationID":"dFFmiRVh","properties":{"formattedCitation":"[36,37]","plainCitation":"[36,37]","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4541AB">
        <w:rPr>
          <w:noProof/>
        </w:rPr>
        <w:t>[36,37]</w:t>
      </w:r>
      <w:r w:rsidR="0004237E">
        <w:fldChar w:fldCharType="end"/>
      </w:r>
      <w:r w:rsidR="00DA3158">
        <w:t xml:space="preserve">, </w:t>
      </w:r>
      <w:r w:rsidR="00FC3EF2">
        <w:t>though most</w:t>
      </w:r>
      <w:r w:rsidR="00DA3158">
        <w:t xml:space="preserve"> others show either no</w:t>
      </w:r>
      <w:r w:rsidR="00756ED0">
        <w:t>n-</w:t>
      </w:r>
      <w:r w:rsidR="00DA3158">
        <w:t xml:space="preserve">significant effect or </w:t>
      </w:r>
      <w:r>
        <w:t xml:space="preserve">even </w:t>
      </w:r>
      <w:r w:rsidR="00DA3158">
        <w:t xml:space="preserve">decreases </w:t>
      </w:r>
      <w:r w:rsidR="00DA3158">
        <w:fldChar w:fldCharType="begin"/>
      </w:r>
      <w:r w:rsidR="004541AB">
        <w:instrText xml:space="preserve"> ADDIN ZOTERO_ITEM CSL_CITATION {"citationID":"Q9rOqXoA","properties":{"formattedCitation":"[38\\uc0\\u8211{}44]","plainCitation":"[38–44]","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4541AB" w:rsidRPr="004541AB">
        <w:t>[38–44]</w:t>
      </w:r>
      <w:r w:rsidR="00DA3158">
        <w:fldChar w:fldCharType="end"/>
      </w:r>
      <w:r w:rsidR="005F3B22">
        <w:t xml:space="preserve">.  </w:t>
      </w:r>
    </w:p>
    <w:p w14:paraId="15DD663E" w14:textId="69A82519" w:rsidR="00F63CA1" w:rsidRDefault="00F63CA1" w:rsidP="000B2E8A"/>
    <w:p w14:paraId="72A42258" w14:textId="7E979D07" w:rsidR="00F63CA1" w:rsidRDefault="00F63CA1" w:rsidP="000B2E8A">
      <w:r>
        <w:lastRenderedPageBreak/>
        <w:t xml:space="preserve">In terms of whether cholesterol could be driving hypercalcemia, there is </w:t>
      </w:r>
      <w:r w:rsidR="00DE1510">
        <w:t>some</w:t>
      </w:r>
      <w:r>
        <w:t xml:space="preserve"> </w:t>
      </w:r>
      <w:r w:rsidR="00DE1510">
        <w:t xml:space="preserve">positive </w:t>
      </w:r>
      <w:r>
        <w:t xml:space="preserve">evidence.  </w:t>
      </w:r>
      <w:r w:rsidR="00DE1510">
        <w:t>Two</w:t>
      </w:r>
      <w:r w:rsidR="00B5781A">
        <w:t xml:space="preserve"> </w:t>
      </w:r>
      <w:r w:rsidR="00DE1510">
        <w:t>interventional studies</w:t>
      </w:r>
      <w:r w:rsidR="00B5781A">
        <w:t xml:space="preserve"> using statins have showed a </w:t>
      </w:r>
      <w:r w:rsidR="00DE1510">
        <w:t>reductions</w:t>
      </w:r>
      <w:r w:rsidR="00B5781A">
        <w:t xml:space="preserve"> in calcium levels </w:t>
      </w:r>
      <w:r w:rsidR="00B5781A">
        <w:fldChar w:fldCharType="begin"/>
      </w:r>
      <w:r w:rsidR="004541AB">
        <w:instrText xml:space="preserve"> ADDIN ZOTERO_ITEM CSL_CITATION {"citationID":"4xJ0gLGc","properties":{"formattedCitation":"[45,46]","plainCitation":"[45,46]","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fldChar w:fldCharType="separate"/>
      </w:r>
      <w:r w:rsidR="004541AB">
        <w:rPr>
          <w:noProof/>
        </w:rPr>
        <w:t>[45,46]</w:t>
      </w:r>
      <w:r w:rsidR="00B5781A">
        <w:fldChar w:fldCharType="end"/>
      </w:r>
      <w:r w:rsidR="00B5781A">
        <w:t>, whereas another single-arm study showed declines</w:t>
      </w:r>
      <w:r w:rsidR="00DE1510">
        <w:t xml:space="preserve"> that did not reach significance</w:t>
      </w:r>
      <w:r w:rsidR="00B5781A">
        <w:t xml:space="preserve"> </w:t>
      </w:r>
      <w:r w:rsidR="00B5781A">
        <w:fldChar w:fldCharType="begin"/>
      </w:r>
      <w:r w:rsidR="004541AB">
        <w:instrText xml:space="preserve"> ADDIN ZOTERO_ITEM CSL_CITATION {"citationID":"MwzAcDHf","properties":{"formattedCitation":"[47]","plainCitation":"[47]","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fldChar w:fldCharType="separate"/>
      </w:r>
      <w:r w:rsidR="004541AB">
        <w:rPr>
          <w:noProof/>
        </w:rPr>
        <w:t>[47]</w:t>
      </w:r>
      <w:r w:rsidR="00B5781A">
        <w:fldChar w:fldCharType="end"/>
      </w:r>
      <w:r w:rsidR="00B5781A">
        <w:t xml:space="preserve"> .  A </w:t>
      </w:r>
      <w:r w:rsidR="00DE1510">
        <w:t>M</w:t>
      </w:r>
      <w:r w:rsidR="00B5781A">
        <w:t xml:space="preserve">endelian </w:t>
      </w:r>
      <w:r w:rsidR="00DE1510">
        <w:t>R</w:t>
      </w:r>
      <w:r w:rsidR="00B5781A">
        <w:t xml:space="preserve">andomization </w:t>
      </w:r>
      <w:r w:rsidR="00DE1510">
        <w:t xml:space="preserve">approach </w:t>
      </w:r>
      <w:r w:rsidR="00B5781A">
        <w:t xml:space="preserve">using LDL-C as the instrument was also associated with elevated calcium levels </w:t>
      </w:r>
      <w:r w:rsidR="00B5781A">
        <w:fldChar w:fldCharType="begin"/>
      </w:r>
      <w:r w:rsidR="004541AB">
        <w:instrText xml:space="preserve"> ADDIN ZOTERO_ITEM CSL_CITATION {"citationID":"8jX9wDOm","properties":{"formattedCitation":"[48]","plainCitation":"[48]","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fldChar w:fldCharType="separate"/>
      </w:r>
      <w:r w:rsidR="004541AB">
        <w:rPr>
          <w:noProof/>
        </w:rPr>
        <w:t>[48]</w:t>
      </w:r>
      <w:r w:rsidR="00B5781A">
        <w:fldChar w:fldCharType="end"/>
      </w:r>
      <w:r w:rsidR="00B5781A">
        <w:t xml:space="preserve">, further supporting a potential causal </w:t>
      </w:r>
      <w:r w:rsidR="008101D2">
        <w:t>relationship</w:t>
      </w:r>
      <w:r w:rsidR="00B5781A">
        <w:t xml:space="preserve"> </w:t>
      </w:r>
      <w:r w:rsidR="008101D2">
        <w:t>with</w:t>
      </w:r>
      <w:r w:rsidR="00B5781A">
        <w:t xml:space="preserve"> cholesterol </w:t>
      </w:r>
      <w:r w:rsidR="008101D2">
        <w:t>driving</w:t>
      </w:r>
      <w:r w:rsidR="00B5781A">
        <w:t xml:space="preserve"> calcium</w:t>
      </w:r>
      <w:r w:rsidR="008101D2">
        <w:t xml:space="preserve"> levels</w:t>
      </w:r>
      <w:r w:rsidR="00B5781A">
        <w:t xml:space="preserve">.   </w:t>
      </w:r>
      <w:r w:rsidR="00E52E9B">
        <w:t xml:space="preserve">As this is a cross-sectional associative relationship we are not able at present to define directionality, much less the underlying biological mechanism(s).  </w:t>
      </w:r>
      <w:r w:rsidR="00193752">
        <w:t xml:space="preserve">Whether calcium can modify serum cholesterol, or cholesterol can modify calcium are both important nutritional and pathophysiological questions, and future controlled mouse studies should shed light on the directions and mechanisms </w:t>
      </w:r>
      <w:r w:rsidR="00E52E9B">
        <w:t>explaining</w:t>
      </w:r>
      <w:r w:rsidR="00193752">
        <w:t xml:space="preserve"> this association.</w:t>
      </w:r>
    </w:p>
    <w:p w14:paraId="778E30FC" w14:textId="77777777" w:rsidR="00E86175" w:rsidRDefault="00E86175" w:rsidP="000B2E8A"/>
    <w:p w14:paraId="55278E9B" w14:textId="7B63BF8E" w:rsidR="00C40CDF" w:rsidRDefault="00C40CDF" w:rsidP="000B2E8A">
      <w:r>
        <w:t>There are several</w:t>
      </w:r>
      <w:r w:rsidR="005117D5">
        <w:t xml:space="preserve"> other</w:t>
      </w:r>
      <w:r>
        <w:t xml:space="preserve"> strengths of this study.  We present data on a large number of mice roughly equally divided between sexes and two diets</w:t>
      </w:r>
      <w:r w:rsidR="00737E63">
        <w:t xml:space="preserve"> and find consistent results across all groups</w:t>
      </w:r>
      <w:r>
        <w:t xml:space="preserve">. </w:t>
      </w:r>
      <w:r w:rsidR="00DE1510">
        <w:t xml:space="preserve">We have exceptional control of confounders such as diets, environment, activity levels, and other exposures that could affect the interpretation of the human studies.  </w:t>
      </w:r>
      <w:r w:rsidR="004D542D">
        <w:t xml:space="preserve">Our supervised machine learning approach used a large number of measured phenotypes to predict calcium levels, and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t>Calcium-cholesterol</w:t>
      </w:r>
      <w:r>
        <w:t xml:space="preserve"> </w:t>
      </w:r>
      <w:r w:rsidR="002762BB">
        <w:t>associations</w:t>
      </w:r>
      <w:r>
        <w:t xml:space="preserve"> </w:t>
      </w:r>
      <w:r w:rsidR="00737E63">
        <w:t>appear to be</w:t>
      </w:r>
      <w:r>
        <w:t xml:space="preserve"> robust </w:t>
      </w:r>
      <w:r w:rsidR="004B43E6">
        <w:t>over</w:t>
      </w:r>
      <w:r>
        <w:t xml:space="preserve"> a wide variation in 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Pr="00E50DC1" w:rsidRDefault="009D2910" w:rsidP="00E50DC1">
      <w:pPr>
        <w:pStyle w:val="Heading2"/>
      </w:pPr>
      <w:r w:rsidRPr="00E50DC1">
        <w:t>Limitations of the present study</w:t>
      </w:r>
    </w:p>
    <w:p w14:paraId="60CF54EB" w14:textId="0D65829C" w:rsidR="009D2910" w:rsidRDefault="006205D8" w:rsidP="000B2E8A">
      <w:r>
        <w:t>While there were</w:t>
      </w:r>
      <w:r w:rsidR="009D2910">
        <w:t xml:space="preserve"> </w:t>
      </w:r>
      <w:r>
        <w:t>multiple</w:t>
      </w:r>
      <w:r w:rsidR="009D2910">
        <w:t xml:space="preserve"> measurement</w:t>
      </w:r>
      <w:r>
        <w:t xml:space="preserve">s </w:t>
      </w:r>
      <w:r w:rsidR="009D2910">
        <w:t xml:space="preserve">of calcium </w:t>
      </w:r>
      <w:r w:rsidR="00193752">
        <w:t xml:space="preserve">and cholesterol </w:t>
      </w:r>
      <w:r w:rsidR="009D2910">
        <w:t>in this dataset</w:t>
      </w:r>
      <w:r>
        <w:t xml:space="preserve"> (at week 8 and week 19</w:t>
      </w:r>
      <w:r w:rsidR="00193752">
        <w:t>, after 5 and 16 weeks of HFHS/NCD respectively</w:t>
      </w:r>
      <w:r>
        <w:t xml:space="preserve">), cholesterol levels were stable through </w:t>
      </w:r>
      <w:r w:rsidR="00193752">
        <w:t>at these</w:t>
      </w:r>
      <w:r>
        <w:t xml:space="preserve"> </w:t>
      </w:r>
      <w:r w:rsidR="00193752">
        <w:t xml:space="preserve">points.  </w:t>
      </w:r>
      <w:r w:rsidR="009D2910">
        <w:t xml:space="preserve"> </w:t>
      </w:r>
      <w:r w:rsidR="00193752">
        <w:t>Therefore, it was</w:t>
      </w:r>
      <w:r w:rsidR="009D2910">
        <w:t xml:space="preserve"> possible to </w:t>
      </w:r>
      <w:r w:rsidR="00193752">
        <w:t>effectively evaluate</w:t>
      </w:r>
      <w:r w:rsidR="009D2910">
        <w:t xml:space="preserve"> the </w:t>
      </w:r>
      <w:r w:rsidR="00F10A80">
        <w:t>longitudinal</w:t>
      </w:r>
      <w:r w:rsidR="009D2910">
        <w:t xml:space="preserve"> association between cholesterol and calcium</w:t>
      </w:r>
      <w:r>
        <w:t>.</w:t>
      </w:r>
      <w:r w:rsidR="009D2910">
        <w:t xml:space="preserve">  In addition, this cross-sectional association does 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DE1510">
        <w:t>As this is a secondary data analysis, we are unable to evaluate differences in calcium-regulatory hormones, which we predict would vary more than the relatively ho</w:t>
      </w:r>
      <w:r w:rsidR="001C7AD1">
        <w:t>me</w:t>
      </w:r>
      <w:r w:rsidR="00DE1510">
        <w:t xml:space="preserve">ostatic blood calcium levels.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p>
    <w:p w14:paraId="1353C5DB" w14:textId="0FDA216D" w:rsidR="00927CE0" w:rsidRDefault="00927CE0" w:rsidP="000B2E8A"/>
    <w:p w14:paraId="3E411549" w14:textId="0B2315BB" w:rsidR="00927CE0" w:rsidRDefault="00927CE0" w:rsidP="000B2E8A">
      <w: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Default="002B2A55" w:rsidP="000B2E8A"/>
    <w:p w14:paraId="263B0B56" w14:textId="287317EB" w:rsidR="002B2A55" w:rsidRDefault="002B2A55" w:rsidP="00E50DC1">
      <w:pPr>
        <w:pStyle w:val="Heading1"/>
      </w:pPr>
      <w:r>
        <w:lastRenderedPageBreak/>
        <w:t>Acknowledgements</w:t>
      </w:r>
    </w:p>
    <w:p w14:paraId="571217AD" w14:textId="548D0D61" w:rsidR="002B2A55" w:rsidRDefault="002B2A55" w:rsidP="002B2A55">
      <w:r>
        <w:t xml:space="preserve">We would like to thank the members of the Bridges Laboratory for helpful discussions regarding this work.  We would also like to acknowledge funding from the National Institutes of Diabetes and Digestive Kidney Diseases (NIDDK; R01DK107535 to DB), </w:t>
      </w:r>
      <w:r w:rsidR="00AA71B3">
        <w:t xml:space="preserve">the National Institutes of General Medical Sciences (NIGMS </w:t>
      </w:r>
      <w:r w:rsidR="00AA71B3" w:rsidRPr="00AA71B3">
        <w:t>R01GM07068</w:t>
      </w:r>
      <w:r w:rsidR="00AA71B3">
        <w:t xml:space="preserve">) </w:t>
      </w:r>
      <w:r>
        <w:t>and t</w:t>
      </w:r>
      <w:r w:rsidRPr="002B2A55">
        <w:t>he Undergraduate Research Opportunity Program</w:t>
      </w:r>
      <w:r>
        <w:t xml:space="preserve"> (UROP to KL).  We would also like to thank the developers and funders of the Diversity Outbred Database</w:t>
      </w:r>
      <w:r w:rsidR="00995BD9">
        <w:t>, Diversity Informatics Platform</w:t>
      </w:r>
      <w:r>
        <w:t xml:space="preserve"> and </w:t>
      </w:r>
      <w:proofErr w:type="spellStart"/>
      <w:r>
        <w:t>GeneNetwork</w:t>
      </w:r>
      <w:proofErr w:type="spellEnd"/>
      <w:r>
        <w:t xml:space="preserve"> for </w:t>
      </w:r>
      <w:r w:rsidR="00AF24F7">
        <w:t xml:space="preserve">their commitment to open science and for </w:t>
      </w:r>
      <w:r>
        <w:t xml:space="preserve">providing the data used in these analyses. </w:t>
      </w:r>
    </w:p>
    <w:p w14:paraId="0E755CD0" w14:textId="47765574" w:rsidR="00CF6D4C" w:rsidRDefault="00CF6D4C" w:rsidP="002B2A55"/>
    <w:p w14:paraId="21B91E55" w14:textId="0789F250" w:rsidR="00CF6D4C" w:rsidRDefault="00CF6D4C" w:rsidP="00E50DC1">
      <w:pPr>
        <w:pStyle w:val="Heading1"/>
      </w:pPr>
      <w:r>
        <w:t>Author Contributions</w:t>
      </w:r>
    </w:p>
    <w:p w14:paraId="5221AC4C" w14:textId="59D9BB17" w:rsidR="00CF6D4C" w:rsidRPr="002B2A55"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data, and prepared visualizations.  </w:t>
      </w:r>
      <w:r w:rsidR="00E40246">
        <w:t>Formal analyses were done by CMC, DB and KL.  Data was provided by G</w:t>
      </w:r>
      <w:r w:rsidR="00F86A24">
        <w:t>A</w:t>
      </w:r>
      <w:r w:rsidR="00E40246">
        <w:t xml:space="preserve">C.  </w:t>
      </w:r>
      <w:r>
        <w:t xml:space="preserve">This work was </w:t>
      </w:r>
      <w:r w:rsidR="00E40246">
        <w:t xml:space="preserve">administered and </w:t>
      </w:r>
      <w:r>
        <w:t>supervised by DB</w:t>
      </w:r>
      <w:r w:rsidR="001D2184">
        <w:t xml:space="preserve"> who </w:t>
      </w:r>
      <w:r w:rsidR="00F86A24">
        <w:t>along with GAC</w:t>
      </w:r>
      <w:r w:rsidR="001D2184">
        <w:t xml:space="preserve"> performed the data validation</w:t>
      </w:r>
      <w:r>
        <w:t xml:space="preserve">.  </w:t>
      </w:r>
      <w:r w:rsidR="004C7DE0">
        <w:t>Funding for this work was acquired by DB and G</w:t>
      </w:r>
      <w:r w:rsidR="00F86A24">
        <w:t>A</w:t>
      </w:r>
      <w:r w:rsidR="004C7DE0">
        <w:t>C</w:t>
      </w:r>
      <w:r w:rsidR="0068503A">
        <w:t>.</w:t>
      </w:r>
      <w:r w:rsidR="004C7DE0">
        <w:t xml:space="preserve">  </w:t>
      </w:r>
      <w:r w:rsidR="00E40246">
        <w:t xml:space="preserve">All authors </w:t>
      </w:r>
      <w:r w:rsidR="009F0E7E">
        <w:t xml:space="preserve">have </w:t>
      </w:r>
      <w:r w:rsidR="00E40246">
        <w:t>read and agreed to the final published work.</w:t>
      </w:r>
    </w:p>
    <w:p w14:paraId="62694BEA" w14:textId="0DE52014" w:rsidR="002B2A55" w:rsidRDefault="002B2A55" w:rsidP="000B2E8A"/>
    <w:p w14:paraId="5EB5204F" w14:textId="3A18A236" w:rsidR="008210DC" w:rsidRDefault="007C5995" w:rsidP="00E50DC1">
      <w:pPr>
        <w:pStyle w:val="Heading1"/>
      </w:pPr>
      <w:r>
        <w:t>References</w:t>
      </w:r>
    </w:p>
    <w:p w14:paraId="5E13CADB" w14:textId="385A1A36" w:rsidR="007C5995" w:rsidRDefault="007C5995" w:rsidP="000B2E8A"/>
    <w:p w14:paraId="044A8F3F" w14:textId="77777777" w:rsidR="004541AB" w:rsidRPr="004541AB" w:rsidRDefault="007C5995" w:rsidP="004541AB">
      <w:pPr>
        <w:pStyle w:val="Bibliography"/>
      </w:pPr>
      <w:r>
        <w:fldChar w:fldCharType="begin"/>
      </w:r>
      <w:r w:rsidR="00F34566">
        <w:instrText xml:space="preserve"> ADDIN ZOTERO_BIBL {"uncited":[],"omitted":[],"custom":[]} CSL_BIBLIOGRAPHY </w:instrText>
      </w:r>
      <w:r>
        <w:fldChar w:fldCharType="separate"/>
      </w:r>
      <w:r w:rsidR="004541AB" w:rsidRPr="004541AB">
        <w:t xml:space="preserve">1. </w:t>
      </w:r>
      <w:r w:rsidR="004541AB" w:rsidRPr="004541AB">
        <w:tab/>
        <w:t xml:space="preserve">Grundy, S.M.; Stone, N.J.; Bailey, A.L.; Beam, C.; Birtcher, K.K.; Blumenthal, R.S.; Braun, L.T.; de Ferranti, S.; Faiella-Tommasino, J.; Forman, D.E.; et al. 2018 AHA/ACC/AACVPR/AAPA/ABC/ACPM/ADA/AGS/APhA/ASPC/NLA/PCNA Guideline on the Management of Blood Cholesterol: A Report of the American College of Cardiology/American Heart Association Task Force on Clinical Practice Guidelines. </w:t>
      </w:r>
      <w:r w:rsidR="004541AB" w:rsidRPr="004541AB">
        <w:rPr>
          <w:i/>
          <w:iCs/>
        </w:rPr>
        <w:t>Circulation</w:t>
      </w:r>
      <w:r w:rsidR="004541AB" w:rsidRPr="004541AB">
        <w:t xml:space="preserve"> </w:t>
      </w:r>
      <w:r w:rsidR="004541AB" w:rsidRPr="004541AB">
        <w:rPr>
          <w:b/>
          <w:bCs/>
        </w:rPr>
        <w:t>2019</w:t>
      </w:r>
      <w:r w:rsidR="004541AB" w:rsidRPr="004541AB">
        <w:t xml:space="preserve">, </w:t>
      </w:r>
      <w:r w:rsidR="004541AB" w:rsidRPr="004541AB">
        <w:rPr>
          <w:i/>
          <w:iCs/>
        </w:rPr>
        <w:t>139</w:t>
      </w:r>
      <w:r w:rsidR="004541AB" w:rsidRPr="004541AB">
        <w:t>, e1082–e1143, doi:10.1161/CIR.0000000000000625.</w:t>
      </w:r>
    </w:p>
    <w:p w14:paraId="3B6610C5" w14:textId="77777777" w:rsidR="004541AB" w:rsidRPr="004541AB" w:rsidRDefault="004541AB" w:rsidP="004541AB">
      <w:pPr>
        <w:pStyle w:val="Bibliography"/>
      </w:pPr>
      <w:r w:rsidRPr="004541AB">
        <w:t xml:space="preserve">2. </w:t>
      </w:r>
      <w:r w:rsidRPr="004541AB">
        <w:tab/>
        <w:t xml:space="preserve">Khera, A.V.; Emdin, C.A.; Drake, I.; Natarajan, P.; Bick, A.G.; Cook, N.R.; Chasman, D.I.; Baber, U.; Mehran, R.; Rader, D.J.; et al. Genetic Risk, Adherence to a Healthy Lifestyle, and Coronary Disease. </w:t>
      </w:r>
      <w:r w:rsidRPr="004541AB">
        <w:rPr>
          <w:i/>
          <w:iCs/>
        </w:rPr>
        <w:t>New England Journal of Medicine</w:t>
      </w:r>
      <w:r w:rsidRPr="004541AB">
        <w:t xml:space="preserve"> </w:t>
      </w:r>
      <w:r w:rsidRPr="004541AB">
        <w:rPr>
          <w:b/>
          <w:bCs/>
        </w:rPr>
        <w:t>2016</w:t>
      </w:r>
      <w:r w:rsidRPr="004541AB">
        <w:t xml:space="preserve">, </w:t>
      </w:r>
      <w:r w:rsidRPr="004541AB">
        <w:rPr>
          <w:i/>
          <w:iCs/>
        </w:rPr>
        <w:t>375</w:t>
      </w:r>
      <w:r w:rsidRPr="004541AB">
        <w:t>, 2349–2358, doi:10.1056/NEJMoa1605086.</w:t>
      </w:r>
    </w:p>
    <w:p w14:paraId="559E27D6" w14:textId="77777777" w:rsidR="004541AB" w:rsidRPr="004541AB" w:rsidRDefault="004541AB" w:rsidP="004541AB">
      <w:pPr>
        <w:pStyle w:val="Bibliography"/>
      </w:pPr>
      <w:r w:rsidRPr="004541AB">
        <w:t xml:space="preserve">3. </w:t>
      </w:r>
      <w:r w:rsidRPr="004541AB">
        <w:tab/>
        <w:t xml:space="preserve">Khera, A.V.; Kathiresan, S. Genetics of Coronary Artery Disease: Discovery, Biology and Clinical Translation. </w:t>
      </w:r>
      <w:r w:rsidRPr="004541AB">
        <w:rPr>
          <w:i/>
          <w:iCs/>
        </w:rPr>
        <w:t>Nature Reviews Genetics</w:t>
      </w:r>
      <w:r w:rsidRPr="004541AB">
        <w:t xml:space="preserve"> </w:t>
      </w:r>
      <w:r w:rsidRPr="004541AB">
        <w:rPr>
          <w:b/>
          <w:bCs/>
        </w:rPr>
        <w:t>2017</w:t>
      </w:r>
      <w:r w:rsidRPr="004541AB">
        <w:t xml:space="preserve">, </w:t>
      </w:r>
      <w:r w:rsidRPr="004541AB">
        <w:rPr>
          <w:i/>
          <w:iCs/>
        </w:rPr>
        <w:t>18</w:t>
      </w:r>
      <w:r w:rsidRPr="004541AB">
        <w:t>, 331–344, doi:10.1038/nrg.2016.160.</w:t>
      </w:r>
    </w:p>
    <w:p w14:paraId="2F6B2784" w14:textId="77777777" w:rsidR="004541AB" w:rsidRPr="004541AB" w:rsidRDefault="004541AB" w:rsidP="004541AB">
      <w:pPr>
        <w:pStyle w:val="Bibliography"/>
      </w:pPr>
      <w:r w:rsidRPr="004541AB">
        <w:t xml:space="preserve">4. </w:t>
      </w:r>
      <w:r w:rsidRPr="004541AB">
        <w:tab/>
        <w:t xml:space="preserve">Churchill, G.A.; Gatti, D.M.; Munger, S.C.; Svenson, K.L. The Diversity Outbred Mouse Population. </w:t>
      </w:r>
      <w:r w:rsidRPr="004541AB">
        <w:rPr>
          <w:i/>
          <w:iCs/>
        </w:rPr>
        <w:t>Mammalian Genome</w:t>
      </w:r>
      <w:r w:rsidRPr="004541AB">
        <w:t xml:space="preserve"> </w:t>
      </w:r>
      <w:r w:rsidRPr="004541AB">
        <w:rPr>
          <w:b/>
          <w:bCs/>
        </w:rPr>
        <w:t>2012</w:t>
      </w:r>
      <w:r w:rsidRPr="004541AB">
        <w:t xml:space="preserve">, </w:t>
      </w:r>
      <w:r w:rsidRPr="004541AB">
        <w:rPr>
          <w:i/>
          <w:iCs/>
        </w:rPr>
        <w:t>23</w:t>
      </w:r>
      <w:r w:rsidRPr="004541AB">
        <w:t>, 713–718, doi:10.1007/s00335-012-9414-2.</w:t>
      </w:r>
    </w:p>
    <w:p w14:paraId="3CD7C693" w14:textId="77777777" w:rsidR="004541AB" w:rsidRPr="004541AB" w:rsidRDefault="004541AB" w:rsidP="004541AB">
      <w:pPr>
        <w:pStyle w:val="Bibliography"/>
      </w:pPr>
      <w:r w:rsidRPr="004541AB">
        <w:t xml:space="preserve">5. </w:t>
      </w:r>
      <w:r w:rsidRPr="004541AB">
        <w:tab/>
        <w:t xml:space="preserve">Jackson, A.U.; Fornés, A.; Galecki, A.; Miller, R.A.; Burke, D.T. Multiple-Trait Quantitative Trait Loci Analysis Using a Large Mouse Sibship. </w:t>
      </w:r>
      <w:r w:rsidRPr="004541AB">
        <w:rPr>
          <w:i/>
          <w:iCs/>
        </w:rPr>
        <w:t>Genetics</w:t>
      </w:r>
      <w:r w:rsidRPr="004541AB">
        <w:t xml:space="preserve"> </w:t>
      </w:r>
      <w:r w:rsidRPr="004541AB">
        <w:rPr>
          <w:b/>
          <w:bCs/>
        </w:rPr>
        <w:t>1999</w:t>
      </w:r>
      <w:r w:rsidRPr="004541AB">
        <w:t xml:space="preserve">, </w:t>
      </w:r>
      <w:r w:rsidRPr="004541AB">
        <w:rPr>
          <w:i/>
          <w:iCs/>
        </w:rPr>
        <w:t>151</w:t>
      </w:r>
      <w:r w:rsidRPr="004541AB">
        <w:t>, 785–795, doi:10.1093/genetics/151.2.785.</w:t>
      </w:r>
    </w:p>
    <w:p w14:paraId="3CE9C427" w14:textId="77777777" w:rsidR="004541AB" w:rsidRPr="004541AB" w:rsidRDefault="004541AB" w:rsidP="004541AB">
      <w:pPr>
        <w:pStyle w:val="Bibliography"/>
      </w:pPr>
      <w:r w:rsidRPr="004541AB">
        <w:t xml:space="preserve">6. </w:t>
      </w:r>
      <w:r w:rsidRPr="004541AB">
        <w:tab/>
        <w:t xml:space="preserve">Churchill, G.A.; Airey, D.C.; Allayee, H.; Angel, J.M.; Attie, A.D.; Beatty, J.; Beavis, W.D.; Belknap, J.K.; Bennett, B.; Berrettini, W.; et al. The Collaborative Cross, a Community Resource for the Genetic Analysis of Complex Traits. </w:t>
      </w:r>
      <w:r w:rsidRPr="004541AB">
        <w:rPr>
          <w:i/>
          <w:iCs/>
        </w:rPr>
        <w:t>Nature genetics</w:t>
      </w:r>
      <w:r w:rsidRPr="004541AB">
        <w:t xml:space="preserve"> </w:t>
      </w:r>
      <w:r w:rsidRPr="004541AB">
        <w:rPr>
          <w:b/>
          <w:bCs/>
        </w:rPr>
        <w:t>2004</w:t>
      </w:r>
      <w:r w:rsidRPr="004541AB">
        <w:t xml:space="preserve">, </w:t>
      </w:r>
      <w:r w:rsidRPr="004541AB">
        <w:rPr>
          <w:i/>
          <w:iCs/>
        </w:rPr>
        <w:t>36</w:t>
      </w:r>
      <w:r w:rsidRPr="004541AB">
        <w:t>, 1133–1137, doi:10.1038/ng1104-1133.</w:t>
      </w:r>
    </w:p>
    <w:p w14:paraId="6F16E255" w14:textId="77777777" w:rsidR="004541AB" w:rsidRPr="004541AB" w:rsidRDefault="004541AB" w:rsidP="004541AB">
      <w:pPr>
        <w:pStyle w:val="Bibliography"/>
      </w:pPr>
      <w:r w:rsidRPr="004541AB">
        <w:t xml:space="preserve">7. </w:t>
      </w:r>
      <w:r w:rsidRPr="004541AB">
        <w:tab/>
        <w:t xml:space="preserve">Ashbrook, D.G.; Arends, D.; Prins, P.; Mulligan, M.K.; Roy, S.; Williams, E.G.; Lutz, C.M.; Valenzuela, A.; Bohl, C.J.; Ingels, J.F.; et al. A Platform for Experimental Precision </w:t>
      </w:r>
      <w:r w:rsidRPr="004541AB">
        <w:lastRenderedPageBreak/>
        <w:t xml:space="preserve">Medicine: The Extended BXD Mouse Family. </w:t>
      </w:r>
      <w:r w:rsidRPr="004541AB">
        <w:rPr>
          <w:i/>
          <w:iCs/>
        </w:rPr>
        <w:t>Cell Systems</w:t>
      </w:r>
      <w:r w:rsidRPr="004541AB">
        <w:t xml:space="preserve"> </w:t>
      </w:r>
      <w:r w:rsidRPr="004541AB">
        <w:rPr>
          <w:b/>
          <w:bCs/>
        </w:rPr>
        <w:t>2021</w:t>
      </w:r>
      <w:r w:rsidRPr="004541AB">
        <w:t xml:space="preserve">, </w:t>
      </w:r>
      <w:r w:rsidRPr="004541AB">
        <w:rPr>
          <w:i/>
          <w:iCs/>
        </w:rPr>
        <w:t>12</w:t>
      </w:r>
      <w:r w:rsidRPr="004541AB">
        <w:t>, 235-247.e9, doi:10.1016/j.cels.2020.12.002.</w:t>
      </w:r>
    </w:p>
    <w:p w14:paraId="5BF5D2BC" w14:textId="77777777" w:rsidR="004541AB" w:rsidRPr="004541AB" w:rsidRDefault="004541AB" w:rsidP="004541AB">
      <w:pPr>
        <w:pStyle w:val="Bibliography"/>
      </w:pPr>
      <w:r w:rsidRPr="004541AB">
        <w:t xml:space="preserve">8. </w:t>
      </w:r>
      <w:r w:rsidRPr="004541AB">
        <w:tab/>
        <w:t xml:space="preserve">Gatti, D.M.; Simecek, P.; Somes, L.; Jeffery, C.T.; Vincent, M.J.; Choi, K.; Chen, X.; Churchill, G.A.; Svenson, K.L. The Effects of Sex and Diet on Physiology and Liver Gene Expression in Diversity Outbred Mice. </w:t>
      </w:r>
      <w:r w:rsidRPr="004541AB">
        <w:rPr>
          <w:i/>
          <w:iCs/>
        </w:rPr>
        <w:t>bioRxiv</w:t>
      </w:r>
      <w:r w:rsidRPr="004541AB">
        <w:t xml:space="preserve"> </w:t>
      </w:r>
      <w:r w:rsidRPr="004541AB">
        <w:rPr>
          <w:b/>
          <w:bCs/>
        </w:rPr>
        <w:t>2017</w:t>
      </w:r>
      <w:r w:rsidRPr="004541AB">
        <w:t>, 098657, doi:10.1101/098657.</w:t>
      </w:r>
    </w:p>
    <w:p w14:paraId="00A259E1" w14:textId="77777777" w:rsidR="004541AB" w:rsidRPr="004541AB" w:rsidRDefault="004541AB" w:rsidP="004541AB">
      <w:pPr>
        <w:pStyle w:val="Bibliography"/>
      </w:pPr>
      <w:r w:rsidRPr="004541AB">
        <w:t xml:space="preserve">9. </w:t>
      </w:r>
      <w:r w:rsidRPr="004541AB">
        <w:tab/>
        <w:t xml:space="preserve">Svenson, K.L.; Gatti, D.M.; Valdar, W.; Welsh, C.E.; Cheng, R.; Chesler, E.J.; Palmer, A.A.; McMillan, L.; Churchill, G.A. High-Resolution Genetic Mapping Using the Mouse Diversity Outbred Population. </w:t>
      </w:r>
      <w:r w:rsidRPr="004541AB">
        <w:rPr>
          <w:i/>
          <w:iCs/>
        </w:rPr>
        <w:t>Genetics</w:t>
      </w:r>
      <w:r w:rsidRPr="004541AB">
        <w:t xml:space="preserve"> </w:t>
      </w:r>
      <w:r w:rsidRPr="004541AB">
        <w:rPr>
          <w:b/>
          <w:bCs/>
        </w:rPr>
        <w:t>2012</w:t>
      </w:r>
      <w:r w:rsidRPr="004541AB">
        <w:t xml:space="preserve">, </w:t>
      </w:r>
      <w:r w:rsidRPr="004541AB">
        <w:rPr>
          <w:i/>
          <w:iCs/>
        </w:rPr>
        <w:t>190</w:t>
      </w:r>
      <w:r w:rsidRPr="004541AB">
        <w:t>, 437–447, doi:10.1534/genetics.111.132597.</w:t>
      </w:r>
    </w:p>
    <w:p w14:paraId="6F5ECF92" w14:textId="77777777" w:rsidR="004541AB" w:rsidRPr="004541AB" w:rsidRDefault="004541AB" w:rsidP="004541AB">
      <w:pPr>
        <w:pStyle w:val="Bibliography"/>
      </w:pPr>
      <w:r w:rsidRPr="004541AB">
        <w:t xml:space="preserve">10. </w:t>
      </w:r>
      <w:r w:rsidRPr="004541AB">
        <w:tab/>
        <w:t xml:space="preserve">Andreux, P.A.; Williams, E.G.; Koutnikova, H.; Houtkooper, R.H.H.; Champy, M.-F.F.; Henry, H.; Schoonjans, K.; Williams, R.W.; Auwerx, J. Systems Genetics of Metabolism: The Use of the BXD Murine Reference Panel for Multiscalar Integration of Traits. </w:t>
      </w:r>
      <w:r w:rsidRPr="004541AB">
        <w:rPr>
          <w:i/>
          <w:iCs/>
        </w:rPr>
        <w:t>Cell</w:t>
      </w:r>
      <w:r w:rsidRPr="004541AB">
        <w:t xml:space="preserve"> </w:t>
      </w:r>
      <w:r w:rsidRPr="004541AB">
        <w:rPr>
          <w:b/>
          <w:bCs/>
        </w:rPr>
        <w:t>2012</w:t>
      </w:r>
      <w:r w:rsidRPr="004541AB">
        <w:t xml:space="preserve">, </w:t>
      </w:r>
      <w:r w:rsidRPr="004541AB">
        <w:rPr>
          <w:i/>
          <w:iCs/>
        </w:rPr>
        <w:t>150</w:t>
      </w:r>
      <w:r w:rsidRPr="004541AB">
        <w:t>, 1287–1299, doi:10.1016/j.cell.2012.08.012.</w:t>
      </w:r>
    </w:p>
    <w:p w14:paraId="234E1525" w14:textId="77777777" w:rsidR="004541AB" w:rsidRPr="004541AB" w:rsidRDefault="004541AB" w:rsidP="004541AB">
      <w:pPr>
        <w:pStyle w:val="Bibliography"/>
      </w:pPr>
      <w:r w:rsidRPr="004541AB">
        <w:t xml:space="preserve">11. </w:t>
      </w:r>
      <w:r w:rsidRPr="004541AB">
        <w:tab/>
        <w:t xml:space="preserve">Mulligan, M.K.; Mozhui, K.; Prins, P.; Williams, R.W. GeneNetwork: A Toolbox for Systems Genetics. In </w:t>
      </w:r>
      <w:r w:rsidRPr="004541AB">
        <w:rPr>
          <w:i/>
          <w:iCs/>
        </w:rPr>
        <w:t>Methods in Molecular Biology</w:t>
      </w:r>
      <w:r w:rsidRPr="004541AB">
        <w:t>; 2017; Vol. 331, pp. 75–120 ISBN 978-1-4939-6427-7.</w:t>
      </w:r>
    </w:p>
    <w:p w14:paraId="058DEA43" w14:textId="77777777" w:rsidR="004541AB" w:rsidRPr="004541AB" w:rsidRDefault="004541AB" w:rsidP="004541AB">
      <w:pPr>
        <w:pStyle w:val="Bibliography"/>
      </w:pPr>
      <w:r w:rsidRPr="004541AB">
        <w:t xml:space="preserve">12. </w:t>
      </w:r>
      <w:r w:rsidRPr="004541AB">
        <w:tab/>
        <w:t xml:space="preserve">Sloan, Z.; Arends, D.; Broman, K.W.; Centeno, A.; Furlotte, N.; Nijveen, H.; Yan, L.; Zhou, X.; Williams, R.W.; Prins, P. GeneNetwork: Framework for Web-Based Genetics. </w:t>
      </w:r>
      <w:r w:rsidRPr="004541AB">
        <w:rPr>
          <w:i/>
          <w:iCs/>
        </w:rPr>
        <w:t>Journal of Open Source Software</w:t>
      </w:r>
      <w:r w:rsidRPr="004541AB">
        <w:t xml:space="preserve"> </w:t>
      </w:r>
      <w:r w:rsidRPr="004541AB">
        <w:rPr>
          <w:b/>
          <w:bCs/>
        </w:rPr>
        <w:t>2016</w:t>
      </w:r>
      <w:r w:rsidRPr="004541AB">
        <w:t xml:space="preserve">, </w:t>
      </w:r>
      <w:r w:rsidRPr="004541AB">
        <w:rPr>
          <w:i/>
          <w:iCs/>
        </w:rPr>
        <w:t>1</w:t>
      </w:r>
      <w:r w:rsidRPr="004541AB">
        <w:t>, 25, doi:10.21105/joss.00025.</w:t>
      </w:r>
    </w:p>
    <w:p w14:paraId="3060BA32" w14:textId="77777777" w:rsidR="004541AB" w:rsidRPr="004541AB" w:rsidRDefault="004541AB" w:rsidP="004541AB">
      <w:pPr>
        <w:pStyle w:val="Bibliography"/>
      </w:pPr>
      <w:r w:rsidRPr="004541AB">
        <w:t xml:space="preserve">13. </w:t>
      </w:r>
      <w:r w:rsidRPr="004541AB">
        <w:tab/>
        <w:t>R Core Team R: A Language and Environment for Statistical Computing 2019.</w:t>
      </w:r>
    </w:p>
    <w:p w14:paraId="09D3F04D" w14:textId="77777777" w:rsidR="004541AB" w:rsidRPr="004541AB" w:rsidRDefault="004541AB" w:rsidP="004541AB">
      <w:pPr>
        <w:pStyle w:val="Bibliography"/>
      </w:pPr>
      <w:r w:rsidRPr="004541AB">
        <w:t xml:space="preserve">14. </w:t>
      </w:r>
      <w:r w:rsidRPr="004541AB">
        <w:tab/>
        <w:t>Therneau, Terry; Atkinson, Beth Rpart: Recursive Partitioning and Regression Trees.</w:t>
      </w:r>
    </w:p>
    <w:p w14:paraId="22B66F2D" w14:textId="77777777" w:rsidR="004541AB" w:rsidRPr="004541AB" w:rsidRDefault="004541AB" w:rsidP="004541AB">
      <w:pPr>
        <w:pStyle w:val="Bibliography"/>
      </w:pPr>
      <w:r w:rsidRPr="004541AB">
        <w:t xml:space="preserve">15. </w:t>
      </w:r>
      <w:r w:rsidRPr="004541AB">
        <w:tab/>
        <w:t xml:space="preserve">Lind, L.; Jakobsson, S.; Lithell, H.; Wengle, B.; Ljunghall, S. Relation of Serum Calcium Concentration to Metabolic Risk Factors for Cardiovascular Disease. </w:t>
      </w:r>
      <w:r w:rsidRPr="004541AB">
        <w:rPr>
          <w:i/>
          <w:iCs/>
        </w:rPr>
        <w:t>BMJ</w:t>
      </w:r>
      <w:r w:rsidRPr="004541AB">
        <w:t xml:space="preserve"> </w:t>
      </w:r>
      <w:r w:rsidRPr="004541AB">
        <w:rPr>
          <w:b/>
          <w:bCs/>
        </w:rPr>
        <w:t>1988</w:t>
      </w:r>
      <w:r w:rsidRPr="004541AB">
        <w:t xml:space="preserve">, </w:t>
      </w:r>
      <w:r w:rsidRPr="004541AB">
        <w:rPr>
          <w:i/>
          <w:iCs/>
        </w:rPr>
        <w:t>297</w:t>
      </w:r>
      <w:r w:rsidRPr="004541AB">
        <w:t>, 960–963.</w:t>
      </w:r>
    </w:p>
    <w:p w14:paraId="4BD3C379" w14:textId="77777777" w:rsidR="004541AB" w:rsidRPr="004541AB" w:rsidRDefault="004541AB" w:rsidP="004541AB">
      <w:pPr>
        <w:pStyle w:val="Bibliography"/>
      </w:pPr>
      <w:r w:rsidRPr="004541AB">
        <w:t xml:space="preserve">16. </w:t>
      </w:r>
      <w:r w:rsidRPr="004541AB">
        <w:tab/>
        <w:t xml:space="preserve">Meng, X.; Han, T.; Jiang, W.; Dong, F.; Sun, H.; Wei, W.; Yan, Y. Temporal Relationship Between Changes in Serum Calcium and Hypercholesteremia and Its Impact on Future Brachial-Ankle Pulse Wave Velocity Levels. </w:t>
      </w:r>
      <w:r w:rsidRPr="004541AB">
        <w:rPr>
          <w:i/>
          <w:iCs/>
        </w:rPr>
        <w:t>Frontiers in Nutrition</w:t>
      </w:r>
      <w:r w:rsidRPr="004541AB">
        <w:t xml:space="preserve"> </w:t>
      </w:r>
      <w:r w:rsidRPr="004541AB">
        <w:rPr>
          <w:b/>
          <w:bCs/>
        </w:rPr>
        <w:t>2021</w:t>
      </w:r>
      <w:r w:rsidRPr="004541AB">
        <w:t xml:space="preserve">, </w:t>
      </w:r>
      <w:r w:rsidRPr="004541AB">
        <w:rPr>
          <w:i/>
          <w:iCs/>
        </w:rPr>
        <w:t>8</w:t>
      </w:r>
      <w:r w:rsidRPr="004541AB">
        <w:t>.</w:t>
      </w:r>
    </w:p>
    <w:p w14:paraId="15FEE6A8" w14:textId="77777777" w:rsidR="004541AB" w:rsidRPr="004541AB" w:rsidRDefault="004541AB" w:rsidP="004541AB">
      <w:pPr>
        <w:pStyle w:val="Bibliography"/>
      </w:pPr>
      <w:r w:rsidRPr="004541AB">
        <w:t xml:space="preserve">17. </w:t>
      </w:r>
      <w:r w:rsidRPr="004541AB">
        <w:tab/>
        <w:t xml:space="preserve">Jorde, R.; Sundsfjord, J.; Fitzgerald, P.; Bønaa, K.H. Serum Calcium and Cardiovascular Risk Factors and Diseases. </w:t>
      </w:r>
      <w:r w:rsidRPr="004541AB">
        <w:rPr>
          <w:i/>
          <w:iCs/>
        </w:rPr>
        <w:t>Hypertension</w:t>
      </w:r>
      <w:r w:rsidRPr="004541AB">
        <w:t xml:space="preserve"> </w:t>
      </w:r>
      <w:r w:rsidRPr="004541AB">
        <w:rPr>
          <w:b/>
          <w:bCs/>
        </w:rPr>
        <w:t>1999</w:t>
      </w:r>
      <w:r w:rsidRPr="004541AB">
        <w:t xml:space="preserve">, </w:t>
      </w:r>
      <w:r w:rsidRPr="004541AB">
        <w:rPr>
          <w:i/>
          <w:iCs/>
        </w:rPr>
        <w:t>34</w:t>
      </w:r>
      <w:r w:rsidRPr="004541AB">
        <w:t>, 484–490, doi:10.1161/01.HYP.34.3.484.</w:t>
      </w:r>
    </w:p>
    <w:p w14:paraId="6EE36B82" w14:textId="77777777" w:rsidR="004541AB" w:rsidRPr="004541AB" w:rsidRDefault="004541AB" w:rsidP="004541AB">
      <w:pPr>
        <w:pStyle w:val="Bibliography"/>
      </w:pPr>
      <w:r w:rsidRPr="004541AB">
        <w:t xml:space="preserve">18. </w:t>
      </w:r>
      <w:r w:rsidRPr="004541AB">
        <w:tab/>
        <w:t xml:space="preserve">Kennedy, A.; Vasdev, S.; Randell, E.; Xie, Y.-G.; Green, K.; Zhang, H.; Sun, G. Clinical Medicine: Endocrinology and Diabetes: Abnormality of Serum Lipids Are Independently Associated with Increased Serum Calcium Level in the Adult Newfoundland Population. </w:t>
      </w:r>
      <w:r w:rsidRPr="004541AB">
        <w:rPr>
          <w:i/>
          <w:iCs/>
        </w:rPr>
        <w:t>Clinical medicine. Endocrinology and diabetes</w:t>
      </w:r>
      <w:r w:rsidRPr="004541AB">
        <w:t xml:space="preserve"> </w:t>
      </w:r>
      <w:r w:rsidRPr="004541AB">
        <w:rPr>
          <w:b/>
          <w:bCs/>
        </w:rPr>
        <w:t>2009</w:t>
      </w:r>
      <w:r w:rsidRPr="004541AB">
        <w:t xml:space="preserve">, </w:t>
      </w:r>
      <w:r w:rsidRPr="004541AB">
        <w:rPr>
          <w:i/>
          <w:iCs/>
        </w:rPr>
        <w:t>2</w:t>
      </w:r>
      <w:r w:rsidRPr="004541AB">
        <w:t>, CMED.S2974, doi:10.4137/CMED.S2974.</w:t>
      </w:r>
    </w:p>
    <w:p w14:paraId="25A04813" w14:textId="77777777" w:rsidR="004541AB" w:rsidRPr="004541AB" w:rsidRDefault="004541AB" w:rsidP="004541AB">
      <w:pPr>
        <w:pStyle w:val="Bibliography"/>
      </w:pPr>
      <w:r w:rsidRPr="004541AB">
        <w:t xml:space="preserve">19. </w:t>
      </w:r>
      <w:r w:rsidRPr="004541AB">
        <w:tab/>
        <w:t xml:space="preserve">Saltevo, J.; Niskanen, L.; Kautiainen, H.; Teittinen, J.; Oksa, H.; Korpi-Hyövälti, E.; Sundvall, J.; Männistö, S.; Peltonen, M.; Mäntyselkä, P.; et al. Serum Calcium Level Is Associated with Metabolic Syndrome in the General Population: FIN-D2D Study. </w:t>
      </w:r>
      <w:r w:rsidRPr="004541AB">
        <w:rPr>
          <w:i/>
          <w:iCs/>
        </w:rPr>
        <w:t>European Journal of Endocrinology</w:t>
      </w:r>
      <w:r w:rsidRPr="004541AB">
        <w:t xml:space="preserve"> </w:t>
      </w:r>
      <w:r w:rsidRPr="004541AB">
        <w:rPr>
          <w:b/>
          <w:bCs/>
        </w:rPr>
        <w:t>2011</w:t>
      </w:r>
      <w:r w:rsidRPr="004541AB">
        <w:t xml:space="preserve">, </w:t>
      </w:r>
      <w:r w:rsidRPr="004541AB">
        <w:rPr>
          <w:i/>
          <w:iCs/>
        </w:rPr>
        <w:t>165</w:t>
      </w:r>
      <w:r w:rsidRPr="004541AB">
        <w:t>, 429–434, doi:10.1530/EJE-11-0066.</w:t>
      </w:r>
    </w:p>
    <w:p w14:paraId="10F9BF78" w14:textId="77777777" w:rsidR="004541AB" w:rsidRPr="004541AB" w:rsidRDefault="004541AB" w:rsidP="004541AB">
      <w:pPr>
        <w:pStyle w:val="Bibliography"/>
      </w:pPr>
      <w:r w:rsidRPr="004541AB">
        <w:t xml:space="preserve">20. </w:t>
      </w:r>
      <w:r w:rsidRPr="004541AB">
        <w:tab/>
        <w:t xml:space="preserve">Gallo, L.; Faniello, M.C.; Canino, G.; Tripolino, C.; Gnasso, A.; Cuda, G.; Costanzo, F.S.; Irace, C. Serum Calcium Increase Correlates With Worsening of Lipid Profile. </w:t>
      </w:r>
      <w:r w:rsidRPr="004541AB">
        <w:rPr>
          <w:i/>
          <w:iCs/>
        </w:rPr>
        <w:t>Medicine (Baltimore)</w:t>
      </w:r>
      <w:r w:rsidRPr="004541AB">
        <w:t xml:space="preserve"> </w:t>
      </w:r>
      <w:r w:rsidRPr="004541AB">
        <w:rPr>
          <w:b/>
          <w:bCs/>
        </w:rPr>
        <w:t>2016</w:t>
      </w:r>
      <w:r w:rsidRPr="004541AB">
        <w:t xml:space="preserve">, </w:t>
      </w:r>
      <w:r w:rsidRPr="004541AB">
        <w:rPr>
          <w:i/>
          <w:iCs/>
        </w:rPr>
        <w:t>95</w:t>
      </w:r>
      <w:r w:rsidRPr="004541AB">
        <w:t>, e2774, doi:10.1097/MD.0000000000002774.</w:t>
      </w:r>
    </w:p>
    <w:p w14:paraId="58332BC5" w14:textId="77777777" w:rsidR="004541AB" w:rsidRPr="004541AB" w:rsidRDefault="004541AB" w:rsidP="004541AB">
      <w:pPr>
        <w:pStyle w:val="Bibliography"/>
      </w:pPr>
      <w:r w:rsidRPr="004541AB">
        <w:t xml:space="preserve">21. </w:t>
      </w:r>
      <w:r w:rsidRPr="004541AB">
        <w:tab/>
        <w:t xml:space="preserve">De Bacquer, D.; De Henauw, S.; De Backer, G.; Kornitzer, M. Epidemiological Evidence for an Association between Serum Calcium and Serum Lipids. </w:t>
      </w:r>
      <w:r w:rsidRPr="004541AB">
        <w:rPr>
          <w:i/>
          <w:iCs/>
        </w:rPr>
        <w:t>Atherosclerosis</w:t>
      </w:r>
      <w:r w:rsidRPr="004541AB">
        <w:t xml:space="preserve"> </w:t>
      </w:r>
      <w:r w:rsidRPr="004541AB">
        <w:rPr>
          <w:b/>
          <w:bCs/>
        </w:rPr>
        <w:t>1994</w:t>
      </w:r>
      <w:r w:rsidRPr="004541AB">
        <w:t xml:space="preserve">, </w:t>
      </w:r>
      <w:r w:rsidRPr="004541AB">
        <w:rPr>
          <w:i/>
          <w:iCs/>
        </w:rPr>
        <w:t>108</w:t>
      </w:r>
      <w:r w:rsidRPr="004541AB">
        <w:t>, 193–200, doi:10.1016/0021-9150(94)90114-7.</w:t>
      </w:r>
    </w:p>
    <w:p w14:paraId="3E2301DA" w14:textId="77777777" w:rsidR="004541AB" w:rsidRPr="004541AB" w:rsidRDefault="004541AB" w:rsidP="004541AB">
      <w:pPr>
        <w:pStyle w:val="Bibliography"/>
      </w:pPr>
      <w:r w:rsidRPr="004541AB">
        <w:lastRenderedPageBreak/>
        <w:t xml:space="preserve">22. </w:t>
      </w:r>
      <w:r w:rsidRPr="004541AB">
        <w:tab/>
        <w:t xml:space="preserve">Wilson, P.W.; Garrison, R.J.; Abbott, R.D.; Castelli, W.P. Factors Associated with Lipoprotein Cholesterol Levels. The Framingham Study. </w:t>
      </w:r>
      <w:r w:rsidRPr="004541AB">
        <w:rPr>
          <w:i/>
          <w:iCs/>
        </w:rPr>
        <w:t>Arteriosclerosis: An Official Journal of the American Heart Association, Inc.</w:t>
      </w:r>
      <w:r w:rsidRPr="004541AB">
        <w:t xml:space="preserve"> </w:t>
      </w:r>
      <w:r w:rsidRPr="004541AB">
        <w:rPr>
          <w:b/>
          <w:bCs/>
        </w:rPr>
        <w:t>1983</w:t>
      </w:r>
      <w:r w:rsidRPr="004541AB">
        <w:t xml:space="preserve">, </w:t>
      </w:r>
      <w:r w:rsidRPr="004541AB">
        <w:rPr>
          <w:i/>
          <w:iCs/>
        </w:rPr>
        <w:t>3</w:t>
      </w:r>
      <w:r w:rsidRPr="004541AB">
        <w:t>, 273–281, doi:10.1161/01.ATV.3.3.273.</w:t>
      </w:r>
    </w:p>
    <w:p w14:paraId="600AE781" w14:textId="77777777" w:rsidR="004541AB" w:rsidRPr="004541AB" w:rsidRDefault="004541AB" w:rsidP="004541AB">
      <w:pPr>
        <w:pStyle w:val="Bibliography"/>
      </w:pPr>
      <w:r w:rsidRPr="004541AB">
        <w:t xml:space="preserve">23. </w:t>
      </w:r>
      <w:r w:rsidRPr="004541AB">
        <w:tab/>
        <w:t xml:space="preserve">Chou, C.-W.; Fang, W.-H.; Chen, Y.-Y.; Wang, C.-C.; Kao, T.-W.; Wu, C.-J.; Chen, W.-L. Association between Serum Calcium and Risk of Cardiometabolic Disease among Community-Dwelling Adults in Taiwan. </w:t>
      </w:r>
      <w:r w:rsidRPr="004541AB">
        <w:rPr>
          <w:i/>
          <w:iCs/>
        </w:rPr>
        <w:t>Sci Rep</w:t>
      </w:r>
      <w:r w:rsidRPr="004541AB">
        <w:t xml:space="preserve"> </w:t>
      </w:r>
      <w:r w:rsidRPr="004541AB">
        <w:rPr>
          <w:b/>
          <w:bCs/>
        </w:rPr>
        <w:t>2020</w:t>
      </w:r>
      <w:r w:rsidRPr="004541AB">
        <w:t xml:space="preserve">, </w:t>
      </w:r>
      <w:r w:rsidRPr="004541AB">
        <w:rPr>
          <w:i/>
          <w:iCs/>
        </w:rPr>
        <w:t>10</w:t>
      </w:r>
      <w:r w:rsidRPr="004541AB">
        <w:t>, 3192, doi:10.1038/s41598-020-60209-w.</w:t>
      </w:r>
    </w:p>
    <w:p w14:paraId="1D601B81" w14:textId="77777777" w:rsidR="004541AB" w:rsidRPr="004541AB" w:rsidRDefault="004541AB" w:rsidP="004541AB">
      <w:pPr>
        <w:pStyle w:val="Bibliography"/>
      </w:pPr>
      <w:r w:rsidRPr="004541AB">
        <w:t xml:space="preserve">24. </w:t>
      </w:r>
      <w:r w:rsidRPr="004541AB">
        <w:tab/>
        <w:t xml:space="preserve">Sabanayagam, C.; Shankar, A. Serum Calcium Levels and Hypertension Among US Adults. </w:t>
      </w:r>
      <w:r w:rsidRPr="004541AB">
        <w:rPr>
          <w:i/>
          <w:iCs/>
        </w:rPr>
        <w:t>The Journal of Clinical Hypertension</w:t>
      </w:r>
      <w:r w:rsidRPr="004541AB">
        <w:t xml:space="preserve"> </w:t>
      </w:r>
      <w:r w:rsidRPr="004541AB">
        <w:rPr>
          <w:b/>
          <w:bCs/>
        </w:rPr>
        <w:t>2011</w:t>
      </w:r>
      <w:r w:rsidRPr="004541AB">
        <w:t xml:space="preserve">, </w:t>
      </w:r>
      <w:r w:rsidRPr="004541AB">
        <w:rPr>
          <w:i/>
          <w:iCs/>
        </w:rPr>
        <w:t>13</w:t>
      </w:r>
      <w:r w:rsidRPr="004541AB">
        <w:t>, 716–721, doi:10.1111/j.1751-7176.2011.00503.x.</w:t>
      </w:r>
    </w:p>
    <w:p w14:paraId="0B0BDCF6" w14:textId="77777777" w:rsidR="004541AB" w:rsidRPr="004541AB" w:rsidRDefault="004541AB" w:rsidP="004541AB">
      <w:pPr>
        <w:pStyle w:val="Bibliography"/>
      </w:pPr>
      <w:r w:rsidRPr="004541AB">
        <w:t xml:space="preserve">25. </w:t>
      </w:r>
      <w:r w:rsidRPr="004541AB">
        <w:tab/>
        <w:t xml:space="preserve">Rohrmann, S.; Garmo, H.; Malmström, H.; Hammar, N.; Jungner, I.; Walldius, G.; Van Hemelrijck, M. Association between Serum Calcium Concentration and Risk of Incident and Fatal Cardiovascular Disease in the Prospective AMORIS Study. </w:t>
      </w:r>
      <w:r w:rsidRPr="004541AB">
        <w:rPr>
          <w:i/>
          <w:iCs/>
        </w:rPr>
        <w:t>Atherosclerosis</w:t>
      </w:r>
      <w:r w:rsidRPr="004541AB">
        <w:t xml:space="preserve"> </w:t>
      </w:r>
      <w:r w:rsidRPr="004541AB">
        <w:rPr>
          <w:b/>
          <w:bCs/>
        </w:rPr>
        <w:t>2016</w:t>
      </w:r>
      <w:r w:rsidRPr="004541AB">
        <w:t xml:space="preserve">, </w:t>
      </w:r>
      <w:r w:rsidRPr="004541AB">
        <w:rPr>
          <w:i/>
          <w:iCs/>
        </w:rPr>
        <w:t>251</w:t>
      </w:r>
      <w:r w:rsidRPr="004541AB">
        <w:t>, 85–93, doi:10.1016/j.atherosclerosis.2016.06.004.</w:t>
      </w:r>
    </w:p>
    <w:p w14:paraId="61288C93" w14:textId="77777777" w:rsidR="004541AB" w:rsidRPr="004541AB" w:rsidRDefault="004541AB" w:rsidP="004541AB">
      <w:pPr>
        <w:pStyle w:val="Bibliography"/>
      </w:pPr>
      <w:r w:rsidRPr="004541AB">
        <w:t xml:space="preserve">26. </w:t>
      </w:r>
      <w:r w:rsidRPr="004541AB">
        <w:tab/>
        <w:t xml:space="preserve">Green, M.A.; Jucha, E. Interrelationships between Blood Pressure, Serum Calcium and Other Biochemical Variables. </w:t>
      </w:r>
      <w:r w:rsidRPr="004541AB">
        <w:rPr>
          <w:i/>
          <w:iCs/>
        </w:rPr>
        <w:t>International Journal of Epidemiology</w:t>
      </w:r>
      <w:r w:rsidRPr="004541AB">
        <w:t xml:space="preserve"> </w:t>
      </w:r>
      <w:r w:rsidRPr="004541AB">
        <w:rPr>
          <w:b/>
          <w:bCs/>
        </w:rPr>
        <w:t>1987</w:t>
      </w:r>
      <w:r w:rsidRPr="004541AB">
        <w:t xml:space="preserve">, </w:t>
      </w:r>
      <w:r w:rsidRPr="004541AB">
        <w:rPr>
          <w:i/>
          <w:iCs/>
        </w:rPr>
        <w:t>16</w:t>
      </w:r>
      <w:r w:rsidRPr="004541AB">
        <w:t>, 532–536, doi:10.1093/ije/16.4.532.</w:t>
      </w:r>
    </w:p>
    <w:p w14:paraId="6BA5E0FB" w14:textId="77777777" w:rsidR="004541AB" w:rsidRPr="004541AB" w:rsidRDefault="004541AB" w:rsidP="004541AB">
      <w:pPr>
        <w:pStyle w:val="Bibliography"/>
      </w:pPr>
      <w:r w:rsidRPr="004541AB">
        <w:t xml:space="preserve">27. </w:t>
      </w:r>
      <w:r w:rsidRPr="004541AB">
        <w:tab/>
        <w:t xml:space="preserve">He, L.; Qian, Y.; Ren, X.; Jin, Y.; Chang, W.; Li, J.; Chen, Y.; Song, X.; Tang, H.; Ding, L.; et al. Total Serum Calcium Level May Have Adverse Effects on Serum Cholesterol and Triglycerides Among Female University Faculty and Staffs. </w:t>
      </w:r>
      <w:r w:rsidRPr="004541AB">
        <w:rPr>
          <w:i/>
          <w:iCs/>
        </w:rPr>
        <w:t>Biol Trace Elem Res</w:t>
      </w:r>
      <w:r w:rsidRPr="004541AB">
        <w:t xml:space="preserve"> </w:t>
      </w:r>
      <w:r w:rsidRPr="004541AB">
        <w:rPr>
          <w:b/>
          <w:bCs/>
        </w:rPr>
        <w:t>2014</w:t>
      </w:r>
      <w:r w:rsidRPr="004541AB">
        <w:t xml:space="preserve">, </w:t>
      </w:r>
      <w:r w:rsidRPr="004541AB">
        <w:rPr>
          <w:i/>
          <w:iCs/>
        </w:rPr>
        <w:t>157</w:t>
      </w:r>
      <w:r w:rsidRPr="004541AB">
        <w:t>, 191–194, doi:10.1007/s12011-014-9895-9.</w:t>
      </w:r>
    </w:p>
    <w:p w14:paraId="55B4E781" w14:textId="77777777" w:rsidR="004541AB" w:rsidRPr="004541AB" w:rsidRDefault="004541AB" w:rsidP="004541AB">
      <w:pPr>
        <w:pStyle w:val="Bibliography"/>
      </w:pPr>
      <w:r w:rsidRPr="004541AB">
        <w:t xml:space="preserve">28. </w:t>
      </w:r>
      <w:r w:rsidRPr="004541AB">
        <w:tab/>
        <w:t xml:space="preserve">Lind, L.; Skarfors, E.; Berglund, L.; Lithell, H.; Ljunghall, S. Serum Calcium: A New, Independent, Prospective Risk Factor for Myocardial Infarction in Middle-Aged Men Followed for 18 Years. </w:t>
      </w:r>
      <w:r w:rsidRPr="004541AB">
        <w:rPr>
          <w:i/>
          <w:iCs/>
        </w:rPr>
        <w:t>Journal of Clinical Epidemiology</w:t>
      </w:r>
      <w:r w:rsidRPr="004541AB">
        <w:t xml:space="preserve"> </w:t>
      </w:r>
      <w:r w:rsidRPr="004541AB">
        <w:rPr>
          <w:b/>
          <w:bCs/>
        </w:rPr>
        <w:t>1997</w:t>
      </w:r>
      <w:r w:rsidRPr="004541AB">
        <w:t xml:space="preserve">, </w:t>
      </w:r>
      <w:r w:rsidRPr="004541AB">
        <w:rPr>
          <w:i/>
          <w:iCs/>
        </w:rPr>
        <w:t>50</w:t>
      </w:r>
      <w:r w:rsidRPr="004541AB">
        <w:t>, 967–973, doi:10.1016/S0895-4356(97)00104-2.</w:t>
      </w:r>
    </w:p>
    <w:p w14:paraId="1822367A" w14:textId="77777777" w:rsidR="004541AB" w:rsidRPr="004541AB" w:rsidRDefault="004541AB" w:rsidP="004541AB">
      <w:pPr>
        <w:pStyle w:val="Bibliography"/>
      </w:pPr>
      <w:r w:rsidRPr="004541AB">
        <w:t xml:space="preserve">29. </w:t>
      </w:r>
      <w:r w:rsidRPr="004541AB">
        <w:tab/>
        <w:t xml:space="preserve">Reid, I.R.; Gamble, G.D.; Bolland, M.J. Circulating Calcium Concentrations, Vascular Disease and Mortality: A Systematic Review. </w:t>
      </w:r>
      <w:r w:rsidRPr="004541AB">
        <w:rPr>
          <w:i/>
          <w:iCs/>
        </w:rPr>
        <w:t>Journal of Internal Medicine</w:t>
      </w:r>
      <w:r w:rsidRPr="004541AB">
        <w:t xml:space="preserve"> </w:t>
      </w:r>
      <w:r w:rsidRPr="004541AB">
        <w:rPr>
          <w:b/>
          <w:bCs/>
        </w:rPr>
        <w:t>2016</w:t>
      </w:r>
      <w:r w:rsidRPr="004541AB">
        <w:t xml:space="preserve">, </w:t>
      </w:r>
      <w:r w:rsidRPr="004541AB">
        <w:rPr>
          <w:i/>
          <w:iCs/>
        </w:rPr>
        <w:t>279</w:t>
      </w:r>
      <w:r w:rsidRPr="004541AB">
        <w:t>, 524–540, doi:10.1111/joim.12464.</w:t>
      </w:r>
    </w:p>
    <w:p w14:paraId="7390AE66" w14:textId="77777777" w:rsidR="004541AB" w:rsidRPr="004541AB" w:rsidRDefault="004541AB" w:rsidP="004541AB">
      <w:pPr>
        <w:pStyle w:val="Bibliography"/>
      </w:pPr>
      <w:r w:rsidRPr="004541AB">
        <w:t xml:space="preserve">30. </w:t>
      </w:r>
      <w:r w:rsidRPr="004541AB">
        <w:tab/>
        <w:t xml:space="preserve">Foley, R.N.; Collins, A.J.; Ishani, A.; Kalra, P.A. Calcium-Phosphate Levels and Cardiovascular Disease in Community-Dwelling Adults: The Atherosclerosis Risk in Communities (ARIC) Study. </w:t>
      </w:r>
      <w:r w:rsidRPr="004541AB">
        <w:rPr>
          <w:i/>
          <w:iCs/>
        </w:rPr>
        <w:t>American Heart Journal</w:t>
      </w:r>
      <w:r w:rsidRPr="004541AB">
        <w:t xml:space="preserve"> </w:t>
      </w:r>
      <w:r w:rsidRPr="004541AB">
        <w:rPr>
          <w:b/>
          <w:bCs/>
        </w:rPr>
        <w:t>2008</w:t>
      </w:r>
      <w:r w:rsidRPr="004541AB">
        <w:t xml:space="preserve">, </w:t>
      </w:r>
      <w:r w:rsidRPr="004541AB">
        <w:rPr>
          <w:i/>
          <w:iCs/>
        </w:rPr>
        <w:t>156</w:t>
      </w:r>
      <w:r w:rsidRPr="004541AB">
        <w:t>, 556–563, doi:10.1016/j.ahj.2008.05.016.</w:t>
      </w:r>
    </w:p>
    <w:p w14:paraId="107F7538" w14:textId="77777777" w:rsidR="004541AB" w:rsidRPr="004541AB" w:rsidRDefault="004541AB" w:rsidP="004541AB">
      <w:pPr>
        <w:pStyle w:val="Bibliography"/>
      </w:pPr>
      <w:r w:rsidRPr="004541AB">
        <w:t xml:space="preserve">31. </w:t>
      </w:r>
      <w:r w:rsidRPr="004541AB">
        <w:tab/>
        <w:t xml:space="preserve">Slinin, Y.; Blackwell, T.; Ishani, A.; Cummings, S.R.; Ensrud, K.E.; MORE Investigators Serum Calcium, Phosphorus and Cardiovascular Events in Post-Menopausal Women. </w:t>
      </w:r>
      <w:r w:rsidRPr="004541AB">
        <w:rPr>
          <w:i/>
          <w:iCs/>
        </w:rPr>
        <w:t>Int J Cardiol</w:t>
      </w:r>
      <w:r w:rsidRPr="004541AB">
        <w:t xml:space="preserve"> </w:t>
      </w:r>
      <w:r w:rsidRPr="004541AB">
        <w:rPr>
          <w:b/>
          <w:bCs/>
        </w:rPr>
        <w:t>2011</w:t>
      </w:r>
      <w:r w:rsidRPr="004541AB">
        <w:t xml:space="preserve">, </w:t>
      </w:r>
      <w:r w:rsidRPr="004541AB">
        <w:rPr>
          <w:i/>
          <w:iCs/>
        </w:rPr>
        <w:t>149</w:t>
      </w:r>
      <w:r w:rsidRPr="004541AB">
        <w:t>, 335–340, doi:10.1016/j.ijcard.2010.02.013.</w:t>
      </w:r>
    </w:p>
    <w:p w14:paraId="04C0AA0F" w14:textId="77777777" w:rsidR="004541AB" w:rsidRPr="004541AB" w:rsidRDefault="004541AB" w:rsidP="004541AB">
      <w:pPr>
        <w:pStyle w:val="Bibliography"/>
      </w:pPr>
      <w:r w:rsidRPr="004541AB">
        <w:t xml:space="preserve">32. </w:t>
      </w:r>
      <w:r w:rsidRPr="004541AB">
        <w:tab/>
        <w:t xml:space="preserve">Jorde, R.; Schirmer, H.; Njølstad, I.; Løchen, M.-L.; Bøgeberg Mathiesen, E.; Kamycheva, E.; Figenschau, Y.; Grimnes, G. Serum Calcium and the Calcium-Sensing Receptor Polymorphism Rs17251221 in Relation to Coronary Heart Disease, Type 2 Diabetes, Cancer and Mortality: The Tromsø Study. </w:t>
      </w:r>
      <w:r w:rsidRPr="004541AB">
        <w:rPr>
          <w:i/>
          <w:iCs/>
        </w:rPr>
        <w:t>Eur J Epidemiol</w:t>
      </w:r>
      <w:r w:rsidRPr="004541AB">
        <w:t xml:space="preserve"> </w:t>
      </w:r>
      <w:r w:rsidRPr="004541AB">
        <w:rPr>
          <w:b/>
          <w:bCs/>
        </w:rPr>
        <w:t>2013</w:t>
      </w:r>
      <w:r w:rsidRPr="004541AB">
        <w:t xml:space="preserve">, </w:t>
      </w:r>
      <w:r w:rsidRPr="004541AB">
        <w:rPr>
          <w:i/>
          <w:iCs/>
        </w:rPr>
        <w:t>28</w:t>
      </w:r>
      <w:r w:rsidRPr="004541AB">
        <w:t>, 569–578, doi:10.1007/s10654-013-9822-y.</w:t>
      </w:r>
    </w:p>
    <w:p w14:paraId="6E48A437" w14:textId="77777777" w:rsidR="004541AB" w:rsidRPr="004541AB" w:rsidRDefault="004541AB" w:rsidP="004541AB">
      <w:pPr>
        <w:pStyle w:val="Bibliography"/>
      </w:pPr>
      <w:r w:rsidRPr="004541AB">
        <w:t xml:space="preserve">33. </w:t>
      </w:r>
      <w:r w:rsidRPr="004541AB">
        <w:tab/>
        <w:t xml:space="preserve">Walsh, J.P.; Divitini, M.L.; Knuiman, M.W. Plasma Calcium as a Predictor of Cardiovascular Disease in a Community-Based Cohort. </w:t>
      </w:r>
      <w:r w:rsidRPr="004541AB">
        <w:rPr>
          <w:i/>
          <w:iCs/>
        </w:rPr>
        <w:t>Clin Endocrinol (Oxf)</w:t>
      </w:r>
      <w:r w:rsidRPr="004541AB">
        <w:t xml:space="preserve"> </w:t>
      </w:r>
      <w:r w:rsidRPr="004541AB">
        <w:rPr>
          <w:b/>
          <w:bCs/>
        </w:rPr>
        <w:t>2013</w:t>
      </w:r>
      <w:r w:rsidRPr="004541AB">
        <w:t xml:space="preserve">, </w:t>
      </w:r>
      <w:r w:rsidRPr="004541AB">
        <w:rPr>
          <w:i/>
          <w:iCs/>
        </w:rPr>
        <w:t>78</w:t>
      </w:r>
      <w:r w:rsidRPr="004541AB">
        <w:t>, 852–857, doi:10.1111/cen.12081.</w:t>
      </w:r>
    </w:p>
    <w:p w14:paraId="73D0B69B" w14:textId="77777777" w:rsidR="004541AB" w:rsidRPr="004541AB" w:rsidRDefault="004541AB" w:rsidP="004541AB">
      <w:pPr>
        <w:pStyle w:val="Bibliography"/>
      </w:pPr>
      <w:r w:rsidRPr="004541AB">
        <w:lastRenderedPageBreak/>
        <w:t xml:space="preserve">34. </w:t>
      </w:r>
      <w:r w:rsidRPr="004541AB">
        <w:tab/>
        <w:t xml:space="preserve">Wang, M.; Yan, S.; Peng, Y.; Shi, Y.; Tsauo, J.-Y.; Chen, M. Serum Calcium Levels Correlates with Coronary Artery Disease Outcomes. </w:t>
      </w:r>
      <w:r w:rsidRPr="004541AB">
        <w:rPr>
          <w:i/>
          <w:iCs/>
        </w:rPr>
        <w:t>Open Medicine</w:t>
      </w:r>
      <w:r w:rsidRPr="004541AB">
        <w:t xml:space="preserve"> </w:t>
      </w:r>
      <w:r w:rsidRPr="004541AB">
        <w:rPr>
          <w:b/>
          <w:bCs/>
        </w:rPr>
        <w:t>2020</w:t>
      </w:r>
      <w:r w:rsidRPr="004541AB">
        <w:t xml:space="preserve">, </w:t>
      </w:r>
      <w:r w:rsidRPr="004541AB">
        <w:rPr>
          <w:i/>
          <w:iCs/>
        </w:rPr>
        <w:t>15</w:t>
      </w:r>
      <w:r w:rsidRPr="004541AB">
        <w:t>, 1128–1136, doi:10.1515/med-2020-0154.</w:t>
      </w:r>
    </w:p>
    <w:p w14:paraId="28FA566A" w14:textId="77777777" w:rsidR="004541AB" w:rsidRPr="004541AB" w:rsidRDefault="004541AB" w:rsidP="004541AB">
      <w:pPr>
        <w:pStyle w:val="Bibliography"/>
      </w:pPr>
      <w:r w:rsidRPr="004541AB">
        <w:t xml:space="preserve">35. </w:t>
      </w:r>
      <w:r w:rsidRPr="004541AB">
        <w:tab/>
        <w:t>Effect of Calcium Supplements on Risk of Myocardial Infarction and Cardiovascular Events: Meta-Analysis | The BMJ Available online: https://www.bmj.com/content/341/bmj.c3691 (accessed on 4 February 2023).</w:t>
      </w:r>
    </w:p>
    <w:p w14:paraId="26D1EEF6" w14:textId="77777777" w:rsidR="004541AB" w:rsidRPr="004541AB" w:rsidRDefault="004541AB" w:rsidP="004541AB">
      <w:pPr>
        <w:pStyle w:val="Bibliography"/>
      </w:pPr>
      <w:r w:rsidRPr="004541AB">
        <w:t xml:space="preserve">36. </w:t>
      </w:r>
      <w:r w:rsidRPr="004541AB">
        <w:tab/>
        <w:t xml:space="preserve">Procopio, M.; Barale, M.; Bertaina, S.; Sigrist, S.; Mazzetti, R.; Loiacono, M.; Mengozzi, G.; Ghigo, E.; Maccario, M. Cardiovascular Risk and Metabolic Syndrome in Primary Hyperparathyroidism and Their Correlation to Different Clinical Forms. </w:t>
      </w:r>
      <w:r w:rsidRPr="004541AB">
        <w:rPr>
          <w:i/>
          <w:iCs/>
        </w:rPr>
        <w:t>Endocrine</w:t>
      </w:r>
      <w:r w:rsidRPr="004541AB">
        <w:t xml:space="preserve"> </w:t>
      </w:r>
      <w:r w:rsidRPr="004541AB">
        <w:rPr>
          <w:b/>
          <w:bCs/>
        </w:rPr>
        <w:t>2014</w:t>
      </w:r>
      <w:r w:rsidRPr="004541AB">
        <w:t xml:space="preserve">, </w:t>
      </w:r>
      <w:r w:rsidRPr="004541AB">
        <w:rPr>
          <w:i/>
          <w:iCs/>
        </w:rPr>
        <w:t>47</w:t>
      </w:r>
      <w:r w:rsidRPr="004541AB">
        <w:t>, 581–589, doi:10.1007/s12020-013-0091-z.</w:t>
      </w:r>
    </w:p>
    <w:p w14:paraId="5EC90DA9" w14:textId="77777777" w:rsidR="004541AB" w:rsidRPr="004541AB" w:rsidRDefault="004541AB" w:rsidP="004541AB">
      <w:pPr>
        <w:pStyle w:val="Bibliography"/>
      </w:pPr>
      <w:r w:rsidRPr="004541AB">
        <w:t xml:space="preserve">37. </w:t>
      </w:r>
      <w:r w:rsidRPr="004541AB">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r w:rsidRPr="004541AB">
        <w:rPr>
          <w:i/>
          <w:iCs/>
        </w:rPr>
        <w:t>Int J Endocrinol</w:t>
      </w:r>
      <w:r w:rsidRPr="004541AB">
        <w:t xml:space="preserve"> </w:t>
      </w:r>
      <w:r w:rsidRPr="004541AB">
        <w:rPr>
          <w:b/>
          <w:bCs/>
        </w:rPr>
        <w:t>2012</w:t>
      </w:r>
      <w:r w:rsidRPr="004541AB">
        <w:t xml:space="preserve">, </w:t>
      </w:r>
      <w:r w:rsidRPr="004541AB">
        <w:rPr>
          <w:i/>
          <w:iCs/>
        </w:rPr>
        <w:t>2012</w:t>
      </w:r>
      <w:r w:rsidRPr="004541AB">
        <w:t>, 408295, doi:10.1155/2012/408295.</w:t>
      </w:r>
    </w:p>
    <w:p w14:paraId="621DF25F" w14:textId="77777777" w:rsidR="004541AB" w:rsidRPr="004541AB" w:rsidRDefault="004541AB" w:rsidP="004541AB">
      <w:pPr>
        <w:pStyle w:val="Bibliography"/>
      </w:pPr>
      <w:r w:rsidRPr="004541AB">
        <w:t xml:space="preserve">38. </w:t>
      </w:r>
      <w:r w:rsidRPr="004541AB">
        <w:tab/>
        <w:t xml:space="preserve">Luboshitzky, R.; Chertok-Schaham, Y.; Lavi, I.; Ishay, A. Cardiovascular Risk Factors in Primary Hyperparathyroidism. </w:t>
      </w:r>
      <w:r w:rsidRPr="004541AB">
        <w:rPr>
          <w:i/>
          <w:iCs/>
        </w:rPr>
        <w:t>J Endocrinol Invest</w:t>
      </w:r>
      <w:r w:rsidRPr="004541AB">
        <w:t xml:space="preserve"> </w:t>
      </w:r>
      <w:r w:rsidRPr="004541AB">
        <w:rPr>
          <w:b/>
          <w:bCs/>
        </w:rPr>
        <w:t>2009</w:t>
      </w:r>
      <w:r w:rsidRPr="004541AB">
        <w:t xml:space="preserve">, </w:t>
      </w:r>
      <w:r w:rsidRPr="004541AB">
        <w:rPr>
          <w:i/>
          <w:iCs/>
        </w:rPr>
        <w:t>32</w:t>
      </w:r>
      <w:r w:rsidRPr="004541AB">
        <w:t>, 317–321, doi:10.1007/BF03345719.</w:t>
      </w:r>
    </w:p>
    <w:p w14:paraId="31E80885" w14:textId="77777777" w:rsidR="004541AB" w:rsidRPr="004541AB" w:rsidRDefault="004541AB" w:rsidP="004541AB">
      <w:pPr>
        <w:pStyle w:val="Bibliography"/>
      </w:pPr>
      <w:r w:rsidRPr="004541AB">
        <w:t xml:space="preserve">39. </w:t>
      </w:r>
      <w:r w:rsidRPr="004541AB">
        <w:tab/>
        <w:t xml:space="preserve">Ring, M.; Farahnak, P.; Gustavsson, T.; Nilsson, I.-L.; Eriksson, M.J.; Caidahl, K. Arterial Structure and Function in Mild Primary Hyperparathyroidism Is Not Directly Related to Parathyroid Hormone, Calcium, or Vitamin D. </w:t>
      </w:r>
      <w:r w:rsidRPr="004541AB">
        <w:rPr>
          <w:i/>
          <w:iCs/>
        </w:rPr>
        <w:t>PLoS One</w:t>
      </w:r>
      <w:r w:rsidRPr="004541AB">
        <w:t xml:space="preserve"> </w:t>
      </w:r>
      <w:r w:rsidRPr="004541AB">
        <w:rPr>
          <w:b/>
          <w:bCs/>
        </w:rPr>
        <w:t>2012</w:t>
      </w:r>
      <w:r w:rsidRPr="004541AB">
        <w:t xml:space="preserve">, </w:t>
      </w:r>
      <w:r w:rsidRPr="004541AB">
        <w:rPr>
          <w:i/>
          <w:iCs/>
        </w:rPr>
        <w:t>7</w:t>
      </w:r>
      <w:r w:rsidRPr="004541AB">
        <w:t>, e39519, doi:10.1371/journal.pone.0039519.</w:t>
      </w:r>
    </w:p>
    <w:p w14:paraId="2D9BA046" w14:textId="77777777" w:rsidR="004541AB" w:rsidRPr="004541AB" w:rsidRDefault="004541AB" w:rsidP="004541AB">
      <w:pPr>
        <w:pStyle w:val="Bibliography"/>
      </w:pPr>
      <w:r w:rsidRPr="004541AB">
        <w:t xml:space="preserve">40. </w:t>
      </w:r>
      <w:r w:rsidRPr="004541AB">
        <w:tab/>
        <w:t xml:space="preserve">Farahnak, P.; Lärfars, G.; Sten-Linder, M.; Nilsson, I.-L. Mild Primary Hyperparathyroidism: Vitamin D Deficiency and Cardiovascular Risk Markers. </w:t>
      </w:r>
      <w:r w:rsidRPr="004541AB">
        <w:rPr>
          <w:i/>
          <w:iCs/>
        </w:rPr>
        <w:t>J Clin Endocrinol Metab</w:t>
      </w:r>
      <w:r w:rsidRPr="004541AB">
        <w:t xml:space="preserve"> </w:t>
      </w:r>
      <w:r w:rsidRPr="004541AB">
        <w:rPr>
          <w:b/>
          <w:bCs/>
        </w:rPr>
        <w:t>2011</w:t>
      </w:r>
      <w:r w:rsidRPr="004541AB">
        <w:t xml:space="preserve">, </w:t>
      </w:r>
      <w:r w:rsidRPr="004541AB">
        <w:rPr>
          <w:i/>
          <w:iCs/>
        </w:rPr>
        <w:t>96</w:t>
      </w:r>
      <w:r w:rsidRPr="004541AB">
        <w:t>, 2112–2118, doi:10.1210/jc.2011-0238.</w:t>
      </w:r>
    </w:p>
    <w:p w14:paraId="46605B9F" w14:textId="77777777" w:rsidR="004541AB" w:rsidRPr="004541AB" w:rsidRDefault="004541AB" w:rsidP="004541AB">
      <w:pPr>
        <w:pStyle w:val="Bibliography"/>
      </w:pPr>
      <w:r w:rsidRPr="004541AB">
        <w:t xml:space="preserve">41. </w:t>
      </w:r>
      <w:r w:rsidRPr="004541AB">
        <w:tab/>
        <w:t xml:space="preserve">Christensson, T.; Einarsson, K. Serum Lipids before and after Parathyroidectomy in Patients with Primary Hyperparathyroidism. </w:t>
      </w:r>
      <w:r w:rsidRPr="004541AB">
        <w:rPr>
          <w:i/>
          <w:iCs/>
        </w:rPr>
        <w:t>Clinica Chimica Acta</w:t>
      </w:r>
      <w:r w:rsidRPr="004541AB">
        <w:t xml:space="preserve"> </w:t>
      </w:r>
      <w:r w:rsidRPr="004541AB">
        <w:rPr>
          <w:b/>
          <w:bCs/>
        </w:rPr>
        <w:t>1977</w:t>
      </w:r>
      <w:r w:rsidRPr="004541AB">
        <w:t xml:space="preserve">, </w:t>
      </w:r>
      <w:r w:rsidRPr="004541AB">
        <w:rPr>
          <w:i/>
          <w:iCs/>
        </w:rPr>
        <w:t>78</w:t>
      </w:r>
      <w:r w:rsidRPr="004541AB">
        <w:t>, 411–415, doi:10.1016/0009-8981(77)90074-2.</w:t>
      </w:r>
    </w:p>
    <w:p w14:paraId="79A7B375" w14:textId="77777777" w:rsidR="004541AB" w:rsidRPr="004541AB" w:rsidRDefault="004541AB" w:rsidP="004541AB">
      <w:pPr>
        <w:pStyle w:val="Bibliography"/>
      </w:pPr>
      <w:r w:rsidRPr="004541AB">
        <w:t xml:space="preserve">42. </w:t>
      </w:r>
      <w:r w:rsidRPr="004541AB">
        <w:tab/>
        <w:t xml:space="preserve">Ejlsmark-Svensson, H.; Rolighed, L.; Rejnmark, L. Effect of Parathyroidectomy on Cardiovascular Risk Factors in Primary Hyperparathyroidism: A Randomized Clinical Trial. </w:t>
      </w:r>
      <w:r w:rsidRPr="004541AB">
        <w:rPr>
          <w:i/>
          <w:iCs/>
        </w:rPr>
        <w:t>The Journal of Clinical Endocrinology &amp; Metabolism</w:t>
      </w:r>
      <w:r w:rsidRPr="004541AB">
        <w:t xml:space="preserve"> </w:t>
      </w:r>
      <w:r w:rsidRPr="004541AB">
        <w:rPr>
          <w:b/>
          <w:bCs/>
        </w:rPr>
        <w:t>2019</w:t>
      </w:r>
      <w:r w:rsidRPr="004541AB">
        <w:t xml:space="preserve">, </w:t>
      </w:r>
      <w:r w:rsidRPr="004541AB">
        <w:rPr>
          <w:i/>
          <w:iCs/>
        </w:rPr>
        <w:t>104</w:t>
      </w:r>
      <w:r w:rsidRPr="004541AB">
        <w:t>, 3223–3232, doi:10.1210/jc.2018-02456.</w:t>
      </w:r>
    </w:p>
    <w:p w14:paraId="319C8165" w14:textId="77777777" w:rsidR="004541AB" w:rsidRPr="004541AB" w:rsidRDefault="004541AB" w:rsidP="004541AB">
      <w:pPr>
        <w:pStyle w:val="Bibliography"/>
      </w:pPr>
      <w:r w:rsidRPr="004541AB">
        <w:t xml:space="preserve">43. </w:t>
      </w:r>
      <w:r w:rsidRPr="004541AB">
        <w:tab/>
        <w:t xml:space="preserve">Hagström, E.; Lundgren, E.; Rastad, J.; Hellman, P. Metabolic Abnormalities in Patients with Normocalcemic Hyperparathyroidism Detected at a Population-Based Screening. </w:t>
      </w:r>
      <w:r w:rsidRPr="004541AB">
        <w:rPr>
          <w:i/>
          <w:iCs/>
        </w:rPr>
        <w:t>European Journal of Endocrinology</w:t>
      </w:r>
      <w:r w:rsidRPr="004541AB">
        <w:t xml:space="preserve"> </w:t>
      </w:r>
      <w:r w:rsidRPr="004541AB">
        <w:rPr>
          <w:b/>
          <w:bCs/>
        </w:rPr>
        <w:t>2006</w:t>
      </w:r>
      <w:r w:rsidRPr="004541AB">
        <w:t xml:space="preserve">, </w:t>
      </w:r>
      <w:r w:rsidRPr="004541AB">
        <w:rPr>
          <w:i/>
          <w:iCs/>
        </w:rPr>
        <w:t>155</w:t>
      </w:r>
      <w:r w:rsidRPr="004541AB">
        <w:t>, 33–39, doi:10.1530/eje.1.02173.</w:t>
      </w:r>
    </w:p>
    <w:p w14:paraId="5C1CDD20" w14:textId="77777777" w:rsidR="004541AB" w:rsidRPr="004541AB" w:rsidRDefault="004541AB" w:rsidP="004541AB">
      <w:pPr>
        <w:pStyle w:val="Bibliography"/>
      </w:pPr>
      <w:r w:rsidRPr="004541AB">
        <w:t xml:space="preserve">44. </w:t>
      </w:r>
      <w:r w:rsidRPr="004541AB">
        <w:tab/>
        <w:t xml:space="preserve">Kaji, H.; Hisa, I.; Inoue, Y.; Sugimoto, T. Low Density Lipoprotein-Cholesterol Levels Affect Vertebral Fracture Risk in Female Patients with Primary Hyperparathyroidism. </w:t>
      </w:r>
      <w:r w:rsidRPr="004541AB">
        <w:rPr>
          <w:i/>
          <w:iCs/>
        </w:rPr>
        <w:t>Exp Clin Endocrinol Diabetes</w:t>
      </w:r>
      <w:r w:rsidRPr="004541AB">
        <w:t xml:space="preserve"> </w:t>
      </w:r>
      <w:r w:rsidRPr="004541AB">
        <w:rPr>
          <w:b/>
          <w:bCs/>
        </w:rPr>
        <w:t>2010</w:t>
      </w:r>
      <w:r w:rsidRPr="004541AB">
        <w:t xml:space="preserve">, </w:t>
      </w:r>
      <w:r w:rsidRPr="004541AB">
        <w:rPr>
          <w:i/>
          <w:iCs/>
        </w:rPr>
        <w:t>118</w:t>
      </w:r>
      <w:r w:rsidRPr="004541AB">
        <w:t>, 371–376, doi:10.1055/s-0029-1224152.</w:t>
      </w:r>
    </w:p>
    <w:p w14:paraId="5A5C01DF" w14:textId="77777777" w:rsidR="004541AB" w:rsidRPr="004541AB" w:rsidRDefault="004541AB" w:rsidP="004541AB">
      <w:pPr>
        <w:pStyle w:val="Bibliography"/>
      </w:pPr>
      <w:r w:rsidRPr="004541AB">
        <w:t xml:space="preserve">45. </w:t>
      </w:r>
      <w:r w:rsidRPr="004541AB">
        <w:tab/>
        <w:t xml:space="preserve">Soh, J.F.; Bodenstein, K.; Yu, O.H.Y.; Linnaranta, O.; Renaud, S.; Mahdanian, A.; Su, C.-L.; Mucsi, I.; Mulsant, B.; Herrmann, N.; et al. Atorvastatin Lowers Serum Calcium Levels in Lithium-Users: Results from a Randomized Controlled Trial. </w:t>
      </w:r>
      <w:r w:rsidRPr="004541AB">
        <w:rPr>
          <w:i/>
          <w:iCs/>
        </w:rPr>
        <w:t>BMC Endocr Disord</w:t>
      </w:r>
      <w:r w:rsidRPr="004541AB">
        <w:t xml:space="preserve"> </w:t>
      </w:r>
      <w:r w:rsidRPr="004541AB">
        <w:rPr>
          <w:b/>
          <w:bCs/>
        </w:rPr>
        <w:t>2022</w:t>
      </w:r>
      <w:r w:rsidRPr="004541AB">
        <w:t xml:space="preserve">, </w:t>
      </w:r>
      <w:r w:rsidRPr="004541AB">
        <w:rPr>
          <w:i/>
          <w:iCs/>
        </w:rPr>
        <w:t>22</w:t>
      </w:r>
      <w:r w:rsidRPr="004541AB">
        <w:t>, 238, doi:10.1186/s12902-022-01145-w.</w:t>
      </w:r>
    </w:p>
    <w:p w14:paraId="16C09B69" w14:textId="77777777" w:rsidR="004541AB" w:rsidRPr="004541AB" w:rsidRDefault="004541AB" w:rsidP="004541AB">
      <w:pPr>
        <w:pStyle w:val="Bibliography"/>
      </w:pPr>
      <w:r w:rsidRPr="004541AB">
        <w:t xml:space="preserve">46. </w:t>
      </w:r>
      <w:r w:rsidRPr="004541AB">
        <w:tab/>
        <w:t xml:space="preserve">Farhan, H.A.; Khazaal, F.A.; Mahmoud, I.J.; Haji, G.F.; Alrubaie, A.; Abdulraheem, Y.; * A.M.A.; Alkuraishi, M. Efficacy of Atorvastatin in Treatment of Iraqi Obese Patients with Hypercholesterolemia. </w:t>
      </w:r>
      <w:r w:rsidRPr="004541AB">
        <w:rPr>
          <w:i/>
          <w:iCs/>
        </w:rPr>
        <w:t>AL-Kindy College Medical Journal</w:t>
      </w:r>
      <w:r w:rsidRPr="004541AB">
        <w:t xml:space="preserve"> </w:t>
      </w:r>
      <w:r w:rsidRPr="004541AB">
        <w:rPr>
          <w:b/>
          <w:bCs/>
        </w:rPr>
        <w:t>2014</w:t>
      </w:r>
      <w:r w:rsidRPr="004541AB">
        <w:t xml:space="preserve">, </w:t>
      </w:r>
      <w:r w:rsidRPr="004541AB">
        <w:rPr>
          <w:i/>
          <w:iCs/>
        </w:rPr>
        <w:t>10</w:t>
      </w:r>
      <w:r w:rsidRPr="004541AB">
        <w:t>, 62–69.</w:t>
      </w:r>
    </w:p>
    <w:p w14:paraId="7616C4FC" w14:textId="77777777" w:rsidR="004541AB" w:rsidRPr="004541AB" w:rsidRDefault="004541AB" w:rsidP="004541AB">
      <w:pPr>
        <w:pStyle w:val="Bibliography"/>
      </w:pPr>
      <w:r w:rsidRPr="004541AB">
        <w:lastRenderedPageBreak/>
        <w:t xml:space="preserve">47. </w:t>
      </w:r>
      <w:r w:rsidRPr="004541AB">
        <w:tab/>
        <w:t xml:space="preserve">Montagnani, A.; Gonnelli, S.; Cepollaro, C.; Pacini, S.; Campagna, M.S.; Franci, M.B.; Lucani, B.; Gennari, C. Effect of Simvastatin Treatment on Bone Mineral Density and Bone Turnover in Hypercholesterolemic Postmenopausal Women: A 1-Year Longitudinal Study. </w:t>
      </w:r>
      <w:r w:rsidRPr="004541AB">
        <w:rPr>
          <w:i/>
          <w:iCs/>
        </w:rPr>
        <w:t>Bone</w:t>
      </w:r>
      <w:r w:rsidRPr="004541AB">
        <w:t xml:space="preserve"> </w:t>
      </w:r>
      <w:r w:rsidRPr="004541AB">
        <w:rPr>
          <w:b/>
          <w:bCs/>
        </w:rPr>
        <w:t>2003</w:t>
      </w:r>
      <w:r w:rsidRPr="004541AB">
        <w:t xml:space="preserve">, </w:t>
      </w:r>
      <w:r w:rsidRPr="004541AB">
        <w:rPr>
          <w:i/>
          <w:iCs/>
        </w:rPr>
        <w:t>32</w:t>
      </w:r>
      <w:r w:rsidRPr="004541AB">
        <w:t>, 427–433, doi:10.1016/S8756-3282(03)00034-6.</w:t>
      </w:r>
    </w:p>
    <w:p w14:paraId="62900070" w14:textId="77777777" w:rsidR="004541AB" w:rsidRPr="004541AB" w:rsidRDefault="004541AB" w:rsidP="004541AB">
      <w:pPr>
        <w:pStyle w:val="Bibliography"/>
      </w:pPr>
      <w:r w:rsidRPr="004541AB">
        <w:t xml:space="preserve">48. </w:t>
      </w:r>
      <w:r w:rsidRPr="004541AB">
        <w:tab/>
        <w:t xml:space="preserve">Li, S.; Schooling, C.M. A Phenome-Wide Association Study of Genetically Mimicked Statins. </w:t>
      </w:r>
      <w:r w:rsidRPr="004541AB">
        <w:rPr>
          <w:i/>
          <w:iCs/>
        </w:rPr>
        <w:t>BMC Med</w:t>
      </w:r>
      <w:r w:rsidRPr="004541AB">
        <w:t xml:space="preserve"> </w:t>
      </w:r>
      <w:r w:rsidRPr="004541AB">
        <w:rPr>
          <w:b/>
          <w:bCs/>
        </w:rPr>
        <w:t>2021</w:t>
      </w:r>
      <w:r w:rsidRPr="004541AB">
        <w:t xml:space="preserve">, </w:t>
      </w:r>
      <w:r w:rsidRPr="004541AB">
        <w:rPr>
          <w:i/>
          <w:iCs/>
        </w:rPr>
        <w:t>19</w:t>
      </w:r>
      <w:r w:rsidRPr="004541AB">
        <w:t>, 1–11, doi:10.1186/s12916-021-02013-5.</w:t>
      </w:r>
    </w:p>
    <w:p w14:paraId="73AC5D9C" w14:textId="500C7A45" w:rsidR="007C5995" w:rsidRDefault="007C5995" w:rsidP="000B2E8A">
      <w:r>
        <w:fldChar w:fldCharType="end"/>
      </w:r>
    </w:p>
    <w:p w14:paraId="2FFF008E" w14:textId="64C50F84" w:rsidR="003A7331" w:rsidRDefault="003A7331" w:rsidP="000B2E8A"/>
    <w:p w14:paraId="508D2F10" w14:textId="77777777" w:rsidR="003A7331" w:rsidRDefault="003A7331">
      <w:r>
        <w:br w:type="page"/>
      </w:r>
    </w:p>
    <w:p w14:paraId="64BC2A6A" w14:textId="025A2A01" w:rsidR="003A7331" w:rsidRPr="00E50DC1" w:rsidRDefault="003A7331" w:rsidP="00E50DC1">
      <w:pPr>
        <w:pStyle w:val="Heading1"/>
      </w:pPr>
      <w:r w:rsidRPr="00E50DC1">
        <w:lastRenderedPageBreak/>
        <w:t>Figure Legends</w:t>
      </w:r>
    </w:p>
    <w:p w14:paraId="48B48CDC" w14:textId="4023913E" w:rsidR="003B394D" w:rsidRDefault="003B394D"/>
    <w:p w14:paraId="2F87D962" w14:textId="11643E5A"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B) Pruned regression predicting cholesterol at 19 weeks.  </w:t>
      </w:r>
      <w:r w:rsidR="004E1849">
        <w:t xml:space="preserve">Above the box is the algorithmically generated cutoff </w:t>
      </w:r>
      <w:r w:rsidR="00AB6E43">
        <w:t>for triglycerides (abbreviated TG in mg/</w:t>
      </w:r>
      <w:proofErr w:type="spellStart"/>
      <w:r w:rsidR="00AB6E43">
        <w:t>dL</w:t>
      </w:r>
      <w:proofErr w:type="spellEnd"/>
      <w:r w:rsidR="00AB6E43">
        <w:t>), calcium (Ca in mg/</w:t>
      </w:r>
      <w:proofErr w:type="spellStart"/>
      <w:r w:rsidR="00AB6E43">
        <w:t>dL</w:t>
      </w:r>
      <w:proofErr w:type="spellEnd"/>
      <w:r w:rsidR="00AB6E43">
        <w:t xml:space="preserve">), and body weight (BW in g).  </w:t>
      </w:r>
      <w:r w:rsidR="00DC7459">
        <w:t xml:space="preserve">Each predictor was a phenotype measured at 19 weeks.  </w:t>
      </w:r>
      <w:r>
        <w:t>Within each box, the value represents the average cholesterol level in that group (in mg/</w:t>
      </w:r>
      <w:proofErr w:type="spellStart"/>
      <w:r>
        <w:t>dL</w:t>
      </w:r>
      <w:proofErr w:type="spellEnd"/>
      <w:r>
        <w:t>) and the number of mice</w:t>
      </w:r>
      <w:r w:rsidR="00F30CF8">
        <w:t xml:space="preserve"> in that group</w:t>
      </w:r>
      <w:r w:rsidR="00CF0667">
        <w:t xml:space="preserve"> (n</w:t>
      </w:r>
      <w:r w:rsidR="004E1D77">
        <w:t>=822 in total</w:t>
      </w:r>
      <w:r w:rsidR="00CF0667">
        <w:t>)</w:t>
      </w:r>
      <w:r>
        <w:t>.</w:t>
      </w:r>
    </w:p>
    <w:p w14:paraId="63168F57" w14:textId="0464F920" w:rsidR="003B394D" w:rsidRDefault="003B394D"/>
    <w:p w14:paraId="515F243A" w14:textId="7B0D6758" w:rsidR="00B66305" w:rsidRPr="00A35CFB" w:rsidRDefault="00B66305" w:rsidP="00B66305">
      <w:r w:rsidRPr="00A35CFB">
        <w:rPr>
          <w:b/>
        </w:rPr>
        <w:t xml:space="preserve">Figure </w:t>
      </w:r>
      <w:r>
        <w:rPr>
          <w:b/>
        </w:rPr>
        <w:t>2:</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822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r w:rsidR="00730B5E">
        <w:t xml:space="preserve">  P-values indicate the level of significance for the diet and sex adjusted relationship between cholesterol and triglycerides or calcium from a multivariate </w:t>
      </w:r>
      <w:r w:rsidR="008E5EF5">
        <w:t xml:space="preserve">linear </w:t>
      </w:r>
      <w:r w:rsidR="00730B5E">
        <w:t>model.</w:t>
      </w:r>
      <w:r w:rsidR="00563088">
        <w:t xml:space="preserve">  The lines represent independent estimates for each group.</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3D3AB156"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r w:rsidR="00D554CB">
        <w:t xml:space="preserve">  </w:t>
      </w:r>
      <w:r w:rsidR="00EF0138">
        <w:t xml:space="preserve">For A, the p values represent the significance of diet and sex from a multivariate </w:t>
      </w:r>
      <w:r w:rsidR="001B04BF">
        <w:t xml:space="preserve">linear </w:t>
      </w:r>
      <w:r w:rsidR="00EF0138">
        <w:t xml:space="preserve">model.  </w:t>
      </w:r>
      <w:r w:rsidR="00D554CB">
        <w:t>For B and C, p values ind</w:t>
      </w:r>
      <w:r w:rsidR="00EF0138">
        <w:t>icate the significance for the diet and sex adjusted relationship between cholesterol and bone mineral content or density</w:t>
      </w:r>
      <w:r w:rsidR="001B04BF">
        <w:t xml:space="preserve"> from a multivariate linear model</w:t>
      </w:r>
      <w:r w:rsidR="00EF0138">
        <w:t>.</w:t>
      </w:r>
    </w:p>
    <w:p w14:paraId="2517B1DD" w14:textId="77777777" w:rsidR="00810119" w:rsidRDefault="00810119"/>
    <w:sectPr w:rsidR="00810119" w:rsidSect="006B12FE">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C970C" w16cex:dateUtc="2022-12-08T22:02:00Z"/>
  <w16cex:commentExtensible w16cex:durableId="273C9823" w16cex:dateUtc="2022-12-08T22:06:00Z"/>
  <w16cex:commentExtensible w16cex:durableId="273C98B4" w16cex:dateUtc="2022-12-08T22:09:00Z"/>
  <w16cex:commentExtensible w16cex:durableId="273C98CA" w16cex:dateUtc="2022-12-08T22:09:00Z"/>
  <w16cex:commentExtensible w16cex:durableId="273C9C0D" w16cex:dateUtc="2022-12-08T22:23:00Z"/>
  <w16cex:commentExtensible w16cex:durableId="273C9DF9" w16cex:dateUtc="2022-12-08T22:31:00Z"/>
  <w16cex:commentExtensible w16cex:durableId="273C9EB0" w16cex:dateUtc="2022-12-08T22:34:00Z"/>
  <w16cex:commentExtensible w16cex:durableId="273CA11A" w16cex:dateUtc="2022-12-08T22:44:00Z"/>
  <w16cex:commentExtensible w16cex:durableId="273CA050" w16cex:dateUtc="2022-12-08T22:41: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6B24"/>
    <w:rsid w:val="0002556E"/>
    <w:rsid w:val="0004237E"/>
    <w:rsid w:val="000530ED"/>
    <w:rsid w:val="000625F9"/>
    <w:rsid w:val="000650FC"/>
    <w:rsid w:val="000A008F"/>
    <w:rsid w:val="000B2E8A"/>
    <w:rsid w:val="000C06E4"/>
    <w:rsid w:val="000C4958"/>
    <w:rsid w:val="00107DAE"/>
    <w:rsid w:val="00111D61"/>
    <w:rsid w:val="0012187C"/>
    <w:rsid w:val="001340B0"/>
    <w:rsid w:val="00134794"/>
    <w:rsid w:val="00143D60"/>
    <w:rsid w:val="001651F4"/>
    <w:rsid w:val="0017038D"/>
    <w:rsid w:val="00181330"/>
    <w:rsid w:val="00193752"/>
    <w:rsid w:val="00194B8A"/>
    <w:rsid w:val="001A245A"/>
    <w:rsid w:val="001A6324"/>
    <w:rsid w:val="001B04BF"/>
    <w:rsid w:val="001C5E79"/>
    <w:rsid w:val="001C7AD1"/>
    <w:rsid w:val="001D0F83"/>
    <w:rsid w:val="001D2184"/>
    <w:rsid w:val="001D45D4"/>
    <w:rsid w:val="001E2CDF"/>
    <w:rsid w:val="002074A7"/>
    <w:rsid w:val="00216CAB"/>
    <w:rsid w:val="002762BB"/>
    <w:rsid w:val="002A2864"/>
    <w:rsid w:val="002B2A55"/>
    <w:rsid w:val="002F7AF7"/>
    <w:rsid w:val="00305805"/>
    <w:rsid w:val="00372CFF"/>
    <w:rsid w:val="003A7331"/>
    <w:rsid w:val="003B394D"/>
    <w:rsid w:val="003C46F7"/>
    <w:rsid w:val="004013A7"/>
    <w:rsid w:val="00403545"/>
    <w:rsid w:val="00414CEB"/>
    <w:rsid w:val="00415101"/>
    <w:rsid w:val="004541AB"/>
    <w:rsid w:val="0048783D"/>
    <w:rsid w:val="004A3948"/>
    <w:rsid w:val="004B43E6"/>
    <w:rsid w:val="004C7DE0"/>
    <w:rsid w:val="004D542D"/>
    <w:rsid w:val="004E1849"/>
    <w:rsid w:val="004E1D77"/>
    <w:rsid w:val="004E1E43"/>
    <w:rsid w:val="005117D5"/>
    <w:rsid w:val="00546A2E"/>
    <w:rsid w:val="00563088"/>
    <w:rsid w:val="005D3422"/>
    <w:rsid w:val="005F3B22"/>
    <w:rsid w:val="0061059B"/>
    <w:rsid w:val="00614900"/>
    <w:rsid w:val="006205D8"/>
    <w:rsid w:val="006416DA"/>
    <w:rsid w:val="00650AE4"/>
    <w:rsid w:val="0068342C"/>
    <w:rsid w:val="0068503A"/>
    <w:rsid w:val="006B12FE"/>
    <w:rsid w:val="007014BD"/>
    <w:rsid w:val="0071130A"/>
    <w:rsid w:val="00724665"/>
    <w:rsid w:val="00730B5E"/>
    <w:rsid w:val="00737E63"/>
    <w:rsid w:val="00756ED0"/>
    <w:rsid w:val="0079698D"/>
    <w:rsid w:val="007C5995"/>
    <w:rsid w:val="007D37CB"/>
    <w:rsid w:val="00802A87"/>
    <w:rsid w:val="00810119"/>
    <w:rsid w:val="008101D2"/>
    <w:rsid w:val="00812A40"/>
    <w:rsid w:val="00812E64"/>
    <w:rsid w:val="008210DC"/>
    <w:rsid w:val="00842FBB"/>
    <w:rsid w:val="00864E8B"/>
    <w:rsid w:val="008A3818"/>
    <w:rsid w:val="008B0A52"/>
    <w:rsid w:val="008C11CC"/>
    <w:rsid w:val="008C79AA"/>
    <w:rsid w:val="008D5B9F"/>
    <w:rsid w:val="008E5EF5"/>
    <w:rsid w:val="00910433"/>
    <w:rsid w:val="00927CE0"/>
    <w:rsid w:val="00943B73"/>
    <w:rsid w:val="009516D5"/>
    <w:rsid w:val="00955391"/>
    <w:rsid w:val="00995BD9"/>
    <w:rsid w:val="009A106A"/>
    <w:rsid w:val="009A1515"/>
    <w:rsid w:val="009B2FF9"/>
    <w:rsid w:val="009C47AD"/>
    <w:rsid w:val="009D2910"/>
    <w:rsid w:val="009F0E7E"/>
    <w:rsid w:val="009F5D1E"/>
    <w:rsid w:val="00A015D7"/>
    <w:rsid w:val="00A07221"/>
    <w:rsid w:val="00A2404E"/>
    <w:rsid w:val="00A35CFB"/>
    <w:rsid w:val="00A45CB6"/>
    <w:rsid w:val="00A53691"/>
    <w:rsid w:val="00A8356A"/>
    <w:rsid w:val="00AA4501"/>
    <w:rsid w:val="00AA71B3"/>
    <w:rsid w:val="00AB6E43"/>
    <w:rsid w:val="00AD07B4"/>
    <w:rsid w:val="00AD22DF"/>
    <w:rsid w:val="00AD2F62"/>
    <w:rsid w:val="00AF24F7"/>
    <w:rsid w:val="00B063F8"/>
    <w:rsid w:val="00B24424"/>
    <w:rsid w:val="00B26227"/>
    <w:rsid w:val="00B5781A"/>
    <w:rsid w:val="00B66305"/>
    <w:rsid w:val="00B9731C"/>
    <w:rsid w:val="00BC2D63"/>
    <w:rsid w:val="00BD227E"/>
    <w:rsid w:val="00BF3BE7"/>
    <w:rsid w:val="00C13CA6"/>
    <w:rsid w:val="00C21E70"/>
    <w:rsid w:val="00C25C2E"/>
    <w:rsid w:val="00C365BE"/>
    <w:rsid w:val="00C36BC2"/>
    <w:rsid w:val="00C40CDF"/>
    <w:rsid w:val="00C57455"/>
    <w:rsid w:val="00C74ADA"/>
    <w:rsid w:val="00C94146"/>
    <w:rsid w:val="00CD1A8A"/>
    <w:rsid w:val="00CF0667"/>
    <w:rsid w:val="00CF6D4C"/>
    <w:rsid w:val="00D12B98"/>
    <w:rsid w:val="00D24431"/>
    <w:rsid w:val="00D554CB"/>
    <w:rsid w:val="00D609A7"/>
    <w:rsid w:val="00DA3158"/>
    <w:rsid w:val="00DA4A35"/>
    <w:rsid w:val="00DC7459"/>
    <w:rsid w:val="00DE1510"/>
    <w:rsid w:val="00DE244E"/>
    <w:rsid w:val="00E40246"/>
    <w:rsid w:val="00E50DC1"/>
    <w:rsid w:val="00E51E39"/>
    <w:rsid w:val="00E52D5C"/>
    <w:rsid w:val="00E52E9B"/>
    <w:rsid w:val="00E56EE1"/>
    <w:rsid w:val="00E60FD3"/>
    <w:rsid w:val="00E86175"/>
    <w:rsid w:val="00E87222"/>
    <w:rsid w:val="00E96B7D"/>
    <w:rsid w:val="00EA279D"/>
    <w:rsid w:val="00EB4B45"/>
    <w:rsid w:val="00EC029C"/>
    <w:rsid w:val="00EC74B5"/>
    <w:rsid w:val="00EE6647"/>
    <w:rsid w:val="00EF0138"/>
    <w:rsid w:val="00F10A80"/>
    <w:rsid w:val="00F263F9"/>
    <w:rsid w:val="00F30CF8"/>
    <w:rsid w:val="00F34566"/>
    <w:rsid w:val="00F63CA1"/>
    <w:rsid w:val="00F86A24"/>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B2A55"/>
    <w:rPr>
      <w:rFonts w:ascii="Times New Roman" w:eastAsia="Times New Roman" w:hAnsi="Times New Roman" w:cs="Times New Roman"/>
    </w:rPr>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basedOn w:val="DefaultParagraphFont"/>
    <w:uiPriority w:val="99"/>
    <w:semiHidden/>
    <w:unhideWhenUsed/>
    <w:rsid w:val="0071130A"/>
    <w:rPr>
      <w:sz w:val="16"/>
      <w:szCs w:val="16"/>
    </w:rPr>
  </w:style>
  <w:style w:type="paragraph" w:styleId="CommentText">
    <w:name w:val="annotation text"/>
    <w:basedOn w:val="Normal"/>
    <w:link w:val="CommentTextChar"/>
    <w:uiPriority w:val="99"/>
    <w:semiHidden/>
    <w:unhideWhenUsed/>
    <w:rsid w:val="0071130A"/>
    <w:rPr>
      <w:sz w:val="20"/>
      <w:szCs w:val="20"/>
    </w:rPr>
  </w:style>
  <w:style w:type="character" w:customStyle="1" w:styleId="CommentTextChar">
    <w:name w:val="Comment Text Char"/>
    <w:basedOn w:val="DefaultParagraphFont"/>
    <w:link w:val="CommentText"/>
    <w:uiPriority w:val="99"/>
    <w:semiHidden/>
    <w:rsid w:val="0071130A"/>
    <w:rPr>
      <w:sz w:val="20"/>
      <w:szCs w:val="20"/>
    </w:rPr>
  </w:style>
  <w:style w:type="paragraph" w:styleId="CommentSubject">
    <w:name w:val="annotation subject"/>
    <w:basedOn w:val="CommentText"/>
    <w:next w:val="CommentText"/>
    <w:link w:val="CommentSubjectChar"/>
    <w:uiPriority w:val="99"/>
    <w:semiHidden/>
    <w:unhideWhenUsed/>
    <w:rsid w:val="0071130A"/>
    <w:rPr>
      <w:b/>
      <w:bCs/>
    </w:rPr>
  </w:style>
  <w:style w:type="character" w:customStyle="1" w:styleId="CommentSubjectChar">
    <w:name w:val="Comment Subject Char"/>
    <w:basedOn w:val="CommentTextChar"/>
    <w:link w:val="CommentSubject"/>
    <w:uiPriority w:val="99"/>
    <w:semiHidden/>
    <w:rsid w:val="0071130A"/>
    <w:rPr>
      <w:b/>
      <w:bCs/>
      <w:sz w:val="20"/>
      <w:szCs w:val="20"/>
    </w:rPr>
  </w:style>
  <w:style w:type="paragraph" w:styleId="BalloonText">
    <w:name w:val="Balloon Text"/>
    <w:basedOn w:val="Normal"/>
    <w:link w:val="BalloonTextChar"/>
    <w:uiPriority w:val="99"/>
    <w:semiHidden/>
    <w:unhideWhenUsed/>
    <w:rsid w:val="0071130A"/>
    <w:rPr>
      <w:sz w:val="18"/>
      <w:szCs w:val="18"/>
    </w:rPr>
  </w:style>
  <w:style w:type="character" w:customStyle="1" w:styleId="BalloonTextChar">
    <w:name w:val="Balloon Text Char"/>
    <w:basedOn w:val="DefaultParagraphFont"/>
    <w:link w:val="BalloonText"/>
    <w:uiPriority w:val="99"/>
    <w:semiHidden/>
    <w:rsid w:val="0071130A"/>
    <w:rPr>
      <w:rFonts w:ascii="Times New Roman" w:hAnsi="Times New Roman" w:cs="Times New Roman"/>
      <w:sz w:val="18"/>
      <w:szCs w:val="18"/>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9516D5"/>
    <w:rPr>
      <w:color w:val="0563C1" w:themeColor="hyperlink"/>
      <w:u w:val="single"/>
    </w:rPr>
  </w:style>
  <w:style w:type="character" w:styleId="UnresolvedMention">
    <w:name w:val="Unresolved Mention"/>
    <w:basedOn w:val="DefaultParagraphFont"/>
    <w:uiPriority w:val="99"/>
    <w:rsid w:val="009516D5"/>
    <w:rPr>
      <w:color w:val="605E5C"/>
      <w:shd w:val="clear" w:color="auto" w:fill="E1DFDD"/>
    </w:rPr>
  </w:style>
  <w:style w:type="character" w:styleId="FollowedHyperlink">
    <w:name w:val="FollowedHyperlink"/>
    <w:basedOn w:val="DefaultParagraphFont"/>
    <w:uiPriority w:val="99"/>
    <w:semiHidden/>
    <w:unhideWhenUsed/>
    <w:rsid w:val="00A8356A"/>
    <w:rPr>
      <w:color w:val="954F72" w:themeColor="followedHyperlink"/>
      <w:u w:val="single"/>
    </w:rPr>
  </w:style>
  <w:style w:type="paragraph" w:styleId="Bibliography">
    <w:name w:val="Bibliography"/>
    <w:basedOn w:val="Normal"/>
    <w:next w:val="Normal"/>
    <w:uiPriority w:val="37"/>
    <w:unhideWhenUsed/>
    <w:rsid w:val="007C5995"/>
    <w:pPr>
      <w:tabs>
        <w:tab w:val="left" w:pos="500"/>
      </w:tabs>
      <w:ind w:left="504" w:hanging="504"/>
    </w:pPr>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unhideWhenUsed/>
    <w:rsid w:val="00C25C2E"/>
    <w:pPr>
      <w:spacing w:before="100" w:beforeAutospacing="1" w:after="100" w:afterAutospacing="1"/>
    </w:pPr>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BridgesLab/PrecisionNutritio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genenetwork.org/" TargetMode="External"/><Relationship Id="rId5" Type="http://schemas.openxmlformats.org/officeDocument/2006/relationships/hyperlink" Target="mailto:davebrid@umich.edu" TargetMode="External"/><Relationship Id="rId15" Type="http://schemas.microsoft.com/office/2018/08/relationships/commentsExtensible" Target="commentsExtensible.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7</TotalTime>
  <Pages>12</Pages>
  <Words>22058</Words>
  <Characters>125736</Characters>
  <Application>Microsoft Office Word</Application>
  <DocSecurity>0</DocSecurity>
  <Lines>1047</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3</cp:revision>
  <dcterms:created xsi:type="dcterms:W3CDTF">2022-11-27T15:44:00Z</dcterms:created>
  <dcterms:modified xsi:type="dcterms:W3CDTF">2023-08-03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ireIoXPd"/&gt;&lt;style id="http://www.zotero.org/styles/nutrients" hasBibliography="1" bibliographyStyleHasBeenSet="1"/&gt;&lt;prefs&gt;&lt;pref name="fieldType" value="Field"/&gt;&lt;/prefs&gt;&lt;/data&gt;</vt:lpwstr>
  </property>
</Properties>
</file>